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ADBAD9" w14:textId="77777777" w:rsidR="00E17EF5" w:rsidRPr="00324A9D" w:rsidRDefault="00E17EF5" w:rsidP="00AD2BA3">
      <w:pPr>
        <w:spacing w:before="10" w:after="10"/>
        <w:jc w:val="center"/>
        <w:rPr>
          <w:b/>
          <w:sz w:val="28"/>
          <w:szCs w:val="28"/>
          <w:lang w:val="nl-NL"/>
        </w:rPr>
      </w:pPr>
      <w:bookmarkStart w:id="0" w:name="_Toc359177740"/>
      <w:r w:rsidRPr="00324A9D">
        <w:rPr>
          <w:b/>
          <w:sz w:val="28"/>
          <w:szCs w:val="28"/>
          <w:lang w:val="nl-NL"/>
        </w:rPr>
        <w:t>ĐẠI HỌC HUẾ</w:t>
      </w:r>
    </w:p>
    <w:p w14:paraId="29E5E283" w14:textId="2FEF1B81" w:rsidR="00E17EF5" w:rsidRPr="00324A9D" w:rsidRDefault="00E17EF5" w:rsidP="00AD2BA3">
      <w:pPr>
        <w:pStyle w:val="Heading1"/>
        <w:spacing w:before="10" w:after="10" w:line="240" w:lineRule="auto"/>
        <w:jc w:val="center"/>
        <w:rPr>
          <w:lang w:val="nl-NL"/>
        </w:rPr>
      </w:pPr>
      <w:bookmarkStart w:id="1" w:name="_Toc75702640"/>
      <w:r>
        <w:rPr>
          <w:b w:val="0"/>
          <w:sz w:val="28"/>
          <w:szCs w:val="28"/>
          <w:lang w:val="nl-NL"/>
        </w:rPr>
        <w:t>KHOA KỸ THUẬT VÀ CÔNG NGHỆ</w:t>
      </w:r>
      <w:r w:rsidRPr="00324A9D">
        <w:rPr>
          <w:noProof/>
          <w:color w:val="FFFF00"/>
          <w:sz w:val="28"/>
          <w:szCs w:val="28"/>
          <w:lang w:val="en-US"/>
        </w:rPr>
        <mc:AlternateContent>
          <mc:Choice Requires="wpg">
            <w:drawing>
              <wp:anchor distT="0" distB="0" distL="114300" distR="114300" simplePos="0" relativeHeight="251659264" behindDoc="1" locked="0" layoutInCell="1" allowOverlap="1" wp14:anchorId="56E970DE" wp14:editId="225EF524">
                <wp:simplePos x="0" y="0"/>
                <wp:positionH relativeFrom="column">
                  <wp:posOffset>-13335</wp:posOffset>
                </wp:positionH>
                <wp:positionV relativeFrom="paragraph">
                  <wp:posOffset>-696595</wp:posOffset>
                </wp:positionV>
                <wp:extent cx="6026150" cy="9258300"/>
                <wp:effectExtent l="5715"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258300"/>
                          <a:chOff x="1985" y="1418"/>
                          <a:chExt cx="8820" cy="14097"/>
                        </a:xfrm>
                      </wpg:grpSpPr>
                      <wpg:grpSp>
                        <wpg:cNvPr id="21" name="Group 3"/>
                        <wpg:cNvGrpSpPr>
                          <a:grpSpLocks/>
                        </wpg:cNvGrpSpPr>
                        <wpg:grpSpPr bwMode="auto">
                          <a:xfrm>
                            <a:off x="1985" y="1418"/>
                            <a:ext cx="1905" cy="1920"/>
                            <a:chOff x="1985" y="1418"/>
                            <a:chExt cx="1905" cy="1920"/>
                          </a:xfrm>
                        </wpg:grpSpPr>
                        <pic:pic xmlns:pic="http://schemas.openxmlformats.org/drawingml/2006/picture">
                          <pic:nvPicPr>
                            <pic:cNvPr id="22"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24"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25" name="Group 7"/>
                        <wpg:cNvGrpSpPr>
                          <a:grpSpLocks/>
                        </wpg:cNvGrpSpPr>
                        <wpg:grpSpPr bwMode="auto">
                          <a:xfrm rot="-16200000">
                            <a:off x="8892" y="1418"/>
                            <a:ext cx="1905" cy="1920"/>
                            <a:chOff x="1985" y="1418"/>
                            <a:chExt cx="1905" cy="1920"/>
                          </a:xfrm>
                        </wpg:grpSpPr>
                        <pic:pic xmlns:pic="http://schemas.openxmlformats.org/drawingml/2006/picture">
                          <pic:nvPicPr>
                            <pic:cNvPr id="26"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8" name="Group 10"/>
                        <wpg:cNvGrpSpPr>
                          <a:grpSpLocks/>
                        </wpg:cNvGrpSpPr>
                        <wpg:grpSpPr bwMode="auto">
                          <a:xfrm rot="-5400000">
                            <a:off x="1992" y="13595"/>
                            <a:ext cx="1905" cy="1920"/>
                            <a:chOff x="1985" y="1418"/>
                            <a:chExt cx="1905" cy="1920"/>
                          </a:xfrm>
                        </wpg:grpSpPr>
                        <pic:pic xmlns:pic="http://schemas.openxmlformats.org/drawingml/2006/picture">
                          <pic:nvPicPr>
                            <pic:cNvPr id="29"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1" name="Group 13"/>
                        <wpg:cNvGrpSpPr>
                          <a:grpSpLocks/>
                        </wpg:cNvGrpSpPr>
                        <wpg:grpSpPr bwMode="auto">
                          <a:xfrm rot="-32400000">
                            <a:off x="8899" y="13595"/>
                            <a:ext cx="1905" cy="1920"/>
                            <a:chOff x="1985" y="1418"/>
                            <a:chExt cx="1905" cy="1920"/>
                          </a:xfrm>
                        </wpg:grpSpPr>
                        <pic:pic xmlns:pic="http://schemas.openxmlformats.org/drawingml/2006/picture">
                          <pic:nvPicPr>
                            <pic:cNvPr id="32"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34" name="Picture 16"/>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36"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7A62322C" id="Group 20" o:spid="_x0000_s1026" style="position:absolute;margin-left:-1.05pt;margin-top:-54.85pt;width:474.5pt;height:729pt;z-index:-251657216"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">
                    <v:imagedata r:id="rId13" o:title=""/>
                  </v:shape>
                  <v:shape id="Picture 5"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">
                    <v:imagedata r:id="rId14" o:title=""/>
                  </v:shape>
                </v:group>
                <v:shape id="Picture 6"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">
                  <v:imagedata r:id="rId15" o:title=""/>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">
                  <v:shape id="Picture 8"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">
                    <v:imagedata r:id="rId16" o:title=""/>
                  </v:shape>
                  <v:shape id="Picture 9"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">
                    <v:imagedata r:id="rId14" o:title=""/>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">
                  <v:shape id="Picture 11"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">
                    <v:imagedata r:id="rId16" o:title=""/>
                  </v:shape>
                  <v:shape id="Picture 12"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">
                    <v:imagedata r:id="rId14" o:title=""/>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">
                  <v:shape id="Picture 14"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">
                    <v:imagedata r:id="rId13" o:title=""/>
                  </v:shape>
                  <v:shape id="Picture 15"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">
                    <v:imagedata r:id="rId14" o:title=""/>
                  </v:shape>
                </v:group>
                <v:shape id="Picture 16"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">
                  <v:imagedata r:id="rId17" o:title="" gain="126031f" blacklevel="1966f"/>
                </v:shape>
                <v:shape id="Picture 17"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" filled="t" fillcolor="#3cc">
                  <v:imagedata r:id="rId17" o:title=""/>
                </v:shape>
                <v:shape id="Picture 18"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">
                  <v:imagedata r:id="rId15" o:title=""/>
                </v:shape>
              </v:group>
            </w:pict>
          </mc:Fallback>
        </mc:AlternateContent>
      </w:r>
      <w:bookmarkEnd w:id="1"/>
    </w:p>
    <w:p w14:paraId="732F8099" w14:textId="77777777" w:rsidR="00E17EF5" w:rsidRDefault="00E17EF5" w:rsidP="00AD2BA3">
      <w:pPr>
        <w:spacing w:before="10" w:after="10"/>
        <w:jc w:val="center"/>
        <w:rPr>
          <w:sz w:val="22"/>
          <w:szCs w:val="22"/>
          <w:lang w:val="nl-NL"/>
        </w:rPr>
      </w:pPr>
      <w:r>
        <w:rPr>
          <w:lang w:val="nl-NL"/>
        </w:rPr>
        <w:sym w:font="Wingdings" w:char="F097"/>
      </w:r>
      <w:r>
        <w:rPr>
          <w:lang w:val="nl-NL"/>
        </w:rPr>
        <w:sym w:font="Wingdings" w:char="F09D"/>
      </w:r>
      <w:r>
        <w:rPr>
          <w:lang w:val="nl-NL"/>
        </w:rPr>
        <w:sym w:font="Wingdings" w:char="F026"/>
      </w:r>
      <w:r>
        <w:rPr>
          <w:lang w:val="nl-NL"/>
        </w:rPr>
        <w:sym w:font="Wingdings" w:char="F09C"/>
      </w:r>
      <w:r>
        <w:rPr>
          <w:lang w:val="nl-NL"/>
        </w:rPr>
        <w:sym w:font="Wingdings" w:char="F096"/>
      </w:r>
    </w:p>
    <w:p w14:paraId="00655297" w14:textId="77777777" w:rsidR="00E17EF5" w:rsidRDefault="00E17EF5" w:rsidP="00AD2BA3">
      <w:pPr>
        <w:spacing w:before="10" w:after="10" w:line="360" w:lineRule="auto"/>
        <w:jc w:val="center"/>
        <w:rPr>
          <w:lang w:val="nl-NL"/>
        </w:rPr>
      </w:pPr>
    </w:p>
    <w:p w14:paraId="4A1E18A3" w14:textId="62F2D72F" w:rsidR="00E17EF5" w:rsidRDefault="00E17EF5" w:rsidP="00AD2BA3">
      <w:pPr>
        <w:spacing w:before="10" w:after="10" w:line="360" w:lineRule="auto"/>
        <w:jc w:val="center"/>
        <w:rPr>
          <w:b/>
          <w:sz w:val="56"/>
          <w:szCs w:val="32"/>
        </w:rPr>
      </w:pPr>
      <w:r>
        <w:rPr>
          <w:b/>
          <w:noProof/>
          <w:sz w:val="56"/>
          <w:szCs w:val="32"/>
        </w:rPr>
        <w:drawing>
          <wp:inline distT="0" distB="0" distL="0" distR="0" wp14:anchorId="7BC59B1E" wp14:editId="05BDF1D3">
            <wp:extent cx="2865120" cy="2011680"/>
            <wp:effectExtent l="0" t="0" r="0" b="762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7FA3FE61" w14:textId="77777777" w:rsidR="00E17EF5" w:rsidRPr="00324A9D" w:rsidRDefault="00E17EF5" w:rsidP="00AD2BA3">
      <w:pPr>
        <w:spacing w:before="10" w:after="10"/>
        <w:jc w:val="center"/>
        <w:rPr>
          <w:b/>
          <w:sz w:val="52"/>
          <w:szCs w:val="52"/>
          <w:lang w:val="vi-VN"/>
        </w:rPr>
      </w:pPr>
      <w:r w:rsidRPr="00324A9D">
        <w:rPr>
          <w:b/>
          <w:sz w:val="52"/>
          <w:szCs w:val="52"/>
        </w:rPr>
        <w:t>BÁO CÁO</w:t>
      </w:r>
    </w:p>
    <w:p w14:paraId="5162BD4F" w14:textId="6D0FF6FC" w:rsidR="00E17EF5" w:rsidRPr="000A51FC" w:rsidRDefault="00E17EF5" w:rsidP="00AD2BA3">
      <w:pPr>
        <w:spacing w:before="10" w:after="10"/>
        <w:jc w:val="center"/>
        <w:rPr>
          <w:b/>
          <w:sz w:val="52"/>
          <w:szCs w:val="52"/>
          <w:lang w:val="vi-VN"/>
        </w:rPr>
      </w:pPr>
      <w:r>
        <w:rPr>
          <w:b/>
          <w:sz w:val="52"/>
          <w:szCs w:val="52"/>
          <w:lang w:val="nl-NL"/>
        </w:rPr>
        <w:t>ĐỒ ÁN</w:t>
      </w:r>
    </w:p>
    <w:p w14:paraId="54055318" w14:textId="77777777" w:rsidR="00E17EF5" w:rsidRPr="00324A9D" w:rsidRDefault="00E17EF5" w:rsidP="00AD2BA3">
      <w:pPr>
        <w:spacing w:before="10" w:after="10" w:line="360" w:lineRule="auto"/>
        <w:ind w:left="180"/>
        <w:jc w:val="center"/>
        <w:rPr>
          <w:b/>
          <w:sz w:val="52"/>
          <w:szCs w:val="52"/>
        </w:rPr>
      </w:pPr>
      <w:r w:rsidRPr="00324A9D">
        <w:rPr>
          <w:b/>
          <w:sz w:val="52"/>
          <w:szCs w:val="52"/>
        </w:rPr>
        <w:t>NĂM HỌC 2020-2021</w:t>
      </w:r>
    </w:p>
    <w:p w14:paraId="6B519FED" w14:textId="77777777" w:rsidR="00E17EF5" w:rsidRDefault="00E17EF5" w:rsidP="00AD2BA3">
      <w:pPr>
        <w:tabs>
          <w:tab w:val="left" w:pos="5947"/>
        </w:tabs>
        <w:spacing w:before="10" w:after="10" w:line="360" w:lineRule="auto"/>
        <w:rPr>
          <w:b/>
          <w:sz w:val="40"/>
          <w:szCs w:val="40"/>
          <w:lang w:val="nl-NL"/>
        </w:rPr>
      </w:pPr>
      <w:r>
        <w:rPr>
          <w:b/>
          <w:sz w:val="40"/>
          <w:szCs w:val="40"/>
          <w:lang w:val="nl-NL"/>
        </w:rPr>
        <w:tab/>
      </w:r>
    </w:p>
    <w:p w14:paraId="357129A1" w14:textId="6B974AF6" w:rsidR="00E17EF5" w:rsidRDefault="00E17EF5" w:rsidP="00AD2BA3">
      <w:pPr>
        <w:spacing w:before="10" w:after="10" w:line="360" w:lineRule="auto"/>
        <w:ind w:left="1701"/>
        <w:rPr>
          <w:b/>
          <w:sz w:val="32"/>
          <w:szCs w:val="40"/>
          <w:lang w:val="vi-VN"/>
        </w:rPr>
      </w:pPr>
      <w:r>
        <w:rPr>
          <w:b/>
          <w:sz w:val="32"/>
          <w:szCs w:val="40"/>
          <w:lang w:val="nl-NL"/>
        </w:rPr>
        <w:t>Giảng viên</w:t>
      </w:r>
      <w:r>
        <w:rPr>
          <w:b/>
          <w:sz w:val="32"/>
          <w:szCs w:val="40"/>
        </w:rPr>
        <w:t xml:space="preserve"> hướng dẫn</w:t>
      </w:r>
      <w:r>
        <w:rPr>
          <w:b/>
          <w:sz w:val="32"/>
          <w:szCs w:val="40"/>
          <w:lang w:val="nl-NL"/>
        </w:rPr>
        <w:t>: Nguyễn Đình Hoa Cương</w:t>
      </w:r>
    </w:p>
    <w:p w14:paraId="5156D9EF" w14:textId="471C83FB" w:rsidR="00E17EF5" w:rsidRPr="00E17EF5" w:rsidRDefault="00E17EF5" w:rsidP="00AD2BA3">
      <w:pPr>
        <w:spacing w:before="10" w:after="10" w:line="360" w:lineRule="auto"/>
        <w:ind w:left="1701"/>
        <w:rPr>
          <w:b/>
          <w:sz w:val="32"/>
          <w:szCs w:val="40"/>
        </w:rPr>
      </w:pPr>
      <w:r w:rsidRPr="00C61816">
        <w:rPr>
          <w:b/>
          <w:sz w:val="32"/>
          <w:szCs w:val="40"/>
          <w:lang w:val="vi-VN"/>
        </w:rPr>
        <w:t>Lớp:</w:t>
      </w:r>
      <w:r>
        <w:rPr>
          <w:b/>
          <w:sz w:val="32"/>
          <w:szCs w:val="40"/>
        </w:rPr>
        <w:t xml:space="preserve"> K1- Khoa học dữ liệu và Trí tuệ nhân tạo</w:t>
      </w:r>
    </w:p>
    <w:p w14:paraId="0BF37481" w14:textId="77777777" w:rsidR="00E17EF5" w:rsidRDefault="00E17EF5" w:rsidP="00AD2BA3">
      <w:pPr>
        <w:spacing w:before="10" w:after="10" w:line="360" w:lineRule="auto"/>
        <w:jc w:val="center"/>
        <w:rPr>
          <w:b/>
          <w:sz w:val="32"/>
          <w:szCs w:val="40"/>
          <w:lang w:val="nl-NL"/>
        </w:rPr>
      </w:pPr>
    </w:p>
    <w:p w14:paraId="15C921B4" w14:textId="77777777" w:rsidR="00E17EF5" w:rsidRDefault="00E17EF5" w:rsidP="00AD2BA3">
      <w:pPr>
        <w:spacing w:before="10" w:after="10" w:line="360" w:lineRule="auto"/>
        <w:jc w:val="center"/>
        <w:rPr>
          <w:b/>
          <w:sz w:val="32"/>
          <w:szCs w:val="40"/>
          <w:lang w:val="nl-NL"/>
        </w:rPr>
      </w:pPr>
    </w:p>
    <w:p w14:paraId="601EA9A4" w14:textId="77777777" w:rsidR="00E17EF5" w:rsidRDefault="00E17EF5" w:rsidP="00AD2BA3">
      <w:pPr>
        <w:spacing w:before="10" w:after="10" w:line="360" w:lineRule="auto"/>
        <w:jc w:val="center"/>
        <w:rPr>
          <w:sz w:val="32"/>
          <w:szCs w:val="4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E17EF5" w:rsidRPr="00081303" w14:paraId="582F76CF" w14:textId="77777777" w:rsidTr="00FB2718">
        <w:trPr>
          <w:trHeight w:val="989"/>
          <w:jc w:val="center"/>
        </w:trPr>
        <w:tc>
          <w:tcPr>
            <w:tcW w:w="3471" w:type="dxa"/>
            <w:shd w:val="clear" w:color="auto" w:fill="auto"/>
          </w:tcPr>
          <w:p w14:paraId="135EDBB6" w14:textId="77777777" w:rsidR="00E17EF5" w:rsidRPr="00081303" w:rsidRDefault="00E17EF5" w:rsidP="00AD2BA3">
            <w:pPr>
              <w:spacing w:before="10" w:after="10"/>
              <w:jc w:val="center"/>
              <w:rPr>
                <w:sz w:val="28"/>
                <w:szCs w:val="28"/>
              </w:rPr>
            </w:pPr>
            <w:r w:rsidRPr="00081303">
              <w:rPr>
                <w:sz w:val="28"/>
                <w:szCs w:val="28"/>
              </w:rPr>
              <w:t xml:space="preserve">Số phách </w:t>
            </w:r>
          </w:p>
          <w:p w14:paraId="391F9482" w14:textId="77777777" w:rsidR="00E17EF5" w:rsidRPr="00F3569F" w:rsidRDefault="00E17EF5" w:rsidP="00AD2BA3">
            <w:pPr>
              <w:spacing w:before="10" w:after="10"/>
              <w:jc w:val="center"/>
              <w:rPr>
                <w:i/>
                <w:sz w:val="28"/>
                <w:szCs w:val="28"/>
              </w:rPr>
            </w:pPr>
            <w:r w:rsidRPr="00F3569F">
              <w:rPr>
                <w:i/>
                <w:sz w:val="28"/>
                <w:szCs w:val="28"/>
              </w:rPr>
              <w:t>(Do hội đồng chấm thi ghi)</w:t>
            </w:r>
          </w:p>
          <w:p w14:paraId="0B910C55" w14:textId="77777777" w:rsidR="00E17EF5" w:rsidRDefault="00E17EF5" w:rsidP="00AD2BA3">
            <w:pPr>
              <w:spacing w:before="10" w:after="10" w:line="360" w:lineRule="auto"/>
              <w:jc w:val="center"/>
              <w:rPr>
                <w:sz w:val="32"/>
                <w:szCs w:val="40"/>
              </w:rPr>
            </w:pPr>
          </w:p>
          <w:p w14:paraId="5692C8D5" w14:textId="77777777" w:rsidR="00E17EF5" w:rsidRPr="00081303" w:rsidRDefault="00E17EF5" w:rsidP="00AD2BA3">
            <w:pPr>
              <w:spacing w:before="10" w:after="10" w:line="360" w:lineRule="auto"/>
              <w:jc w:val="center"/>
              <w:rPr>
                <w:sz w:val="32"/>
                <w:szCs w:val="40"/>
              </w:rPr>
            </w:pPr>
          </w:p>
        </w:tc>
      </w:tr>
    </w:tbl>
    <w:p w14:paraId="2FEDBE77" w14:textId="77777777" w:rsidR="00E17EF5" w:rsidRDefault="00E17EF5" w:rsidP="00AD2BA3">
      <w:pPr>
        <w:spacing w:before="10" w:after="10" w:line="360" w:lineRule="auto"/>
        <w:jc w:val="center"/>
        <w:rPr>
          <w:sz w:val="28"/>
          <w:szCs w:val="40"/>
        </w:rPr>
      </w:pPr>
    </w:p>
    <w:p w14:paraId="4EB097D9" w14:textId="77777777" w:rsidR="00E17EF5" w:rsidRDefault="00E17EF5" w:rsidP="00AD2BA3">
      <w:pPr>
        <w:spacing w:before="10" w:after="10"/>
        <w:jc w:val="center"/>
        <w:rPr>
          <w:sz w:val="28"/>
          <w:szCs w:val="40"/>
        </w:rPr>
      </w:pPr>
    </w:p>
    <w:p w14:paraId="67BE37A5" w14:textId="4D704ED3" w:rsidR="00E17EF5" w:rsidRPr="00E17EF5" w:rsidRDefault="00E17EF5" w:rsidP="00AD2BA3">
      <w:pPr>
        <w:spacing w:before="10" w:after="10" w:line="360" w:lineRule="auto"/>
        <w:jc w:val="center"/>
        <w:rPr>
          <w:b/>
          <w:sz w:val="28"/>
          <w:szCs w:val="40"/>
        </w:rPr>
      </w:pPr>
      <w:r>
        <w:rPr>
          <w:b/>
          <w:sz w:val="28"/>
          <w:szCs w:val="40"/>
          <w:lang w:val="nl-NL"/>
        </w:rPr>
        <w:lastRenderedPageBreak/>
        <w:t>Thừa Thiên Huế</w:t>
      </w:r>
      <w:r w:rsidRPr="003B490E">
        <w:rPr>
          <w:b/>
          <w:sz w:val="28"/>
          <w:szCs w:val="40"/>
          <w:lang w:val="nl-NL"/>
        </w:rPr>
        <w:t xml:space="preserve">, </w:t>
      </w:r>
      <w:r>
        <w:rPr>
          <w:b/>
          <w:sz w:val="28"/>
          <w:szCs w:val="40"/>
          <w:lang w:val="vi-VN"/>
        </w:rPr>
        <w:t xml:space="preserve">ngày </w:t>
      </w:r>
      <w:r>
        <w:rPr>
          <w:b/>
          <w:sz w:val="28"/>
          <w:szCs w:val="40"/>
        </w:rPr>
        <w:t xml:space="preserve">26 </w:t>
      </w:r>
      <w:r>
        <w:rPr>
          <w:b/>
          <w:sz w:val="28"/>
          <w:szCs w:val="40"/>
          <w:lang w:val="vi-VN"/>
        </w:rPr>
        <w:t>tháng</w:t>
      </w:r>
      <w:r>
        <w:rPr>
          <w:b/>
          <w:sz w:val="28"/>
          <w:szCs w:val="40"/>
        </w:rPr>
        <w:t xml:space="preserve"> 6 </w:t>
      </w:r>
      <w:r>
        <w:rPr>
          <w:b/>
          <w:sz w:val="28"/>
          <w:szCs w:val="40"/>
          <w:lang w:val="vi-VN"/>
        </w:rPr>
        <w:t>năm</w:t>
      </w:r>
      <w:r>
        <w:rPr>
          <w:b/>
          <w:sz w:val="28"/>
          <w:szCs w:val="40"/>
        </w:rPr>
        <w:t xml:space="preserve"> 2021</w:t>
      </w:r>
    </w:p>
    <w:bookmarkEnd w:id="0"/>
    <w:p w14:paraId="0769B0A7" w14:textId="77777777" w:rsidR="00E17EF5" w:rsidRPr="00324A9D" w:rsidRDefault="00E17EF5" w:rsidP="00AD2BA3">
      <w:pPr>
        <w:spacing w:before="10" w:after="10"/>
        <w:jc w:val="center"/>
        <w:rPr>
          <w:b/>
          <w:sz w:val="28"/>
          <w:szCs w:val="28"/>
          <w:lang w:val="nl-NL"/>
        </w:rPr>
      </w:pPr>
      <w:r w:rsidRPr="00324A9D">
        <w:rPr>
          <w:b/>
          <w:sz w:val="28"/>
          <w:szCs w:val="28"/>
          <w:lang w:val="nl-NL"/>
        </w:rPr>
        <w:t>ĐẠI HỌC HUẾ</w:t>
      </w:r>
    </w:p>
    <w:p w14:paraId="7CAAA5DF" w14:textId="63270E79" w:rsidR="00E17EF5" w:rsidRPr="00324A9D" w:rsidRDefault="00E17EF5" w:rsidP="00AD2BA3">
      <w:pPr>
        <w:pStyle w:val="Heading1"/>
        <w:spacing w:before="10" w:after="10" w:line="240" w:lineRule="auto"/>
        <w:jc w:val="center"/>
        <w:rPr>
          <w:lang w:val="nl-NL"/>
        </w:rPr>
      </w:pPr>
      <w:bookmarkStart w:id="2" w:name="_Toc75702641"/>
      <w:r>
        <w:rPr>
          <w:b w:val="0"/>
          <w:sz w:val="28"/>
          <w:szCs w:val="28"/>
          <w:lang w:val="nl-NL"/>
        </w:rPr>
        <w:t>KHOA KỸ THUẬT VÀ CÔNG NGHỆ</w:t>
      </w:r>
      <w:r w:rsidRPr="00324A9D">
        <w:rPr>
          <w:noProof/>
          <w:color w:val="FFFF00"/>
          <w:sz w:val="28"/>
          <w:szCs w:val="28"/>
          <w:lang w:val="en-US"/>
        </w:rPr>
        <mc:AlternateContent>
          <mc:Choice Requires="wpg">
            <w:drawing>
              <wp:anchor distT="0" distB="0" distL="114300" distR="114300" simplePos="0" relativeHeight="251660288" behindDoc="1" locked="0" layoutInCell="1" allowOverlap="1" wp14:anchorId="549BE5A4" wp14:editId="6E699286">
                <wp:simplePos x="0" y="0"/>
                <wp:positionH relativeFrom="column">
                  <wp:posOffset>-13335</wp:posOffset>
                </wp:positionH>
                <wp:positionV relativeFrom="paragraph">
                  <wp:posOffset>-696595</wp:posOffset>
                </wp:positionV>
                <wp:extent cx="6026150" cy="9258300"/>
                <wp:effectExtent l="5715"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258300"/>
                          <a:chOff x="1985" y="1418"/>
                          <a:chExt cx="8820" cy="14097"/>
                        </a:xfrm>
                      </wpg:grpSpPr>
                      <wpg:grpSp>
                        <wpg:cNvPr id="4" name="Group 20"/>
                        <wpg:cNvGrpSpPr>
                          <a:grpSpLocks/>
                        </wpg:cNvGrpSpPr>
                        <wpg:grpSpPr bwMode="auto">
                          <a:xfrm>
                            <a:off x="1985" y="1418"/>
                            <a:ext cx="1905" cy="1920"/>
                            <a:chOff x="1985" y="1418"/>
                            <a:chExt cx="1905" cy="1920"/>
                          </a:xfrm>
                        </wpg:grpSpPr>
                        <pic:pic xmlns:pic="http://schemas.openxmlformats.org/drawingml/2006/picture">
                          <pic:nvPicPr>
                            <pic:cNvPr id="5"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7"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8" name="Group 24"/>
                        <wpg:cNvGrpSpPr>
                          <a:grpSpLocks/>
                        </wpg:cNvGrpSpPr>
                        <wpg:grpSpPr bwMode="auto">
                          <a:xfrm rot="-16200000">
                            <a:off x="8892" y="1418"/>
                            <a:ext cx="1905" cy="1920"/>
                            <a:chOff x="1985" y="1418"/>
                            <a:chExt cx="1905" cy="1920"/>
                          </a:xfrm>
                        </wpg:grpSpPr>
                        <pic:pic xmlns:pic="http://schemas.openxmlformats.org/drawingml/2006/picture">
                          <pic:nvPicPr>
                            <pic:cNvPr id="9"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1" name="Group 27"/>
                        <wpg:cNvGrpSpPr>
                          <a:grpSpLocks/>
                        </wpg:cNvGrpSpPr>
                        <wpg:grpSpPr bwMode="auto">
                          <a:xfrm rot="-5400000">
                            <a:off x="1992" y="13595"/>
                            <a:ext cx="1905" cy="1920"/>
                            <a:chOff x="1985" y="1418"/>
                            <a:chExt cx="1905" cy="1920"/>
                          </a:xfrm>
                        </wpg:grpSpPr>
                        <pic:pic xmlns:pic="http://schemas.openxmlformats.org/drawingml/2006/picture">
                          <pic:nvPicPr>
                            <pic:cNvPr id="12" name="Picture 2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 name="Group 30"/>
                        <wpg:cNvGrpSpPr>
                          <a:grpSpLocks/>
                        </wpg:cNvGrpSpPr>
                        <wpg:grpSpPr bwMode="auto">
                          <a:xfrm rot="-32400000">
                            <a:off x="8899" y="13595"/>
                            <a:ext cx="1905" cy="1920"/>
                            <a:chOff x="1985" y="1418"/>
                            <a:chExt cx="1905" cy="1920"/>
                          </a:xfrm>
                        </wpg:grpSpPr>
                        <pic:pic xmlns:pic="http://schemas.openxmlformats.org/drawingml/2006/picture">
                          <pic:nvPicPr>
                            <pic:cNvPr id="15"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 name="Picture 33"/>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19"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group w14:anchorId="2CA3BF88" id="Group 3" o:spid="_x0000_s1026" style="position:absolute;margin-left:-1.05pt;margin-top:-54.85pt;width:474.5pt;height:729pt;z-index:-251656192"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">
                <v:group id="Group 20"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1"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">
                    <v:imagedata r:id="rId13" o:title=""/>
                  </v:shape>
                  <v:shape id="Picture 22"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">
                    <v:imagedata r:id="rId14" o:title=""/>
                  </v:shape>
                </v:group>
                <v:shape id="Picture 23"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">
                  <v:imagedata r:id="rId15" o:title=""/>
                </v:shape>
                <v:group id="Group 24"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">
                  <v:shape id="Picture 25"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">
                    <v:imagedata r:id="rId16" o:title=""/>
                  </v:shape>
                  <v:shape id="Picture 26"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">
                    <v:imagedata r:id="rId14" o:title=""/>
                  </v:shape>
                </v:group>
                <v:group id="Group 27"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">
                  <v:shape id="Picture 28"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">
                    <v:imagedata r:id="rId16" o:title=""/>
                  </v:shape>
                  <v:shape id="Picture 29"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">
                    <v:imagedata r:id="rId14" o:title=""/>
                  </v:shape>
                </v:group>
                <v:group id="Group 30"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">
                  <v:shape id="Picture 31"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">
                    <v:imagedata r:id="rId13" o:title=""/>
                  </v:shape>
                  <v:shape id="Picture 32"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">
                    <v:imagedata r:id="rId14" o:title=""/>
                  </v:shape>
                </v:group>
                <v:shape id="Picture 33"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">
                  <v:imagedata r:id="rId17" o:title="" gain="126031f" blacklevel="1966f"/>
                </v:shape>
                <v:shape id="Picture 34"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" filled="t" fillcolor="#3cc">
                  <v:imagedata r:id="rId17" o:title=""/>
                </v:shape>
                <v:shape id="Picture 35"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">
                  <v:imagedata r:id="rId15" o:title=""/>
                </v:shape>
              </v:group>
            </w:pict>
          </mc:Fallback>
        </mc:AlternateContent>
      </w:r>
      <w:bookmarkEnd w:id="2"/>
    </w:p>
    <w:p w14:paraId="39AA467C" w14:textId="77777777" w:rsidR="00E17EF5" w:rsidRDefault="00E17EF5" w:rsidP="00AD2BA3">
      <w:pPr>
        <w:spacing w:before="10" w:after="10"/>
        <w:jc w:val="center"/>
        <w:rPr>
          <w:sz w:val="22"/>
          <w:szCs w:val="22"/>
          <w:lang w:val="nl-NL"/>
        </w:rPr>
      </w:pPr>
      <w:r>
        <w:rPr>
          <w:lang w:val="nl-NL"/>
        </w:rPr>
        <w:sym w:font="Wingdings" w:char="F097"/>
      </w:r>
      <w:r>
        <w:rPr>
          <w:lang w:val="nl-NL"/>
        </w:rPr>
        <w:sym w:font="Wingdings" w:char="F09D"/>
      </w:r>
      <w:r>
        <w:rPr>
          <w:lang w:val="nl-NL"/>
        </w:rPr>
        <w:sym w:font="Wingdings" w:char="F026"/>
      </w:r>
      <w:r>
        <w:rPr>
          <w:lang w:val="nl-NL"/>
        </w:rPr>
        <w:sym w:font="Wingdings" w:char="F09C"/>
      </w:r>
      <w:r>
        <w:rPr>
          <w:lang w:val="nl-NL"/>
        </w:rPr>
        <w:sym w:font="Wingdings" w:char="F096"/>
      </w:r>
    </w:p>
    <w:p w14:paraId="545EE13B" w14:textId="77777777" w:rsidR="00E17EF5" w:rsidRDefault="00E17EF5" w:rsidP="00AD2BA3">
      <w:pPr>
        <w:spacing w:before="10" w:after="10" w:line="360" w:lineRule="auto"/>
        <w:jc w:val="center"/>
        <w:rPr>
          <w:lang w:val="nl-NL"/>
        </w:rPr>
      </w:pPr>
    </w:p>
    <w:p w14:paraId="56F37AA2" w14:textId="59DA0AF6" w:rsidR="00E17EF5" w:rsidRDefault="00E17EF5" w:rsidP="00AD2BA3">
      <w:pPr>
        <w:spacing w:before="10" w:after="10" w:line="360" w:lineRule="auto"/>
        <w:jc w:val="center"/>
        <w:rPr>
          <w:b/>
          <w:sz w:val="56"/>
          <w:szCs w:val="32"/>
        </w:rPr>
      </w:pPr>
      <w:r>
        <w:rPr>
          <w:b/>
          <w:noProof/>
          <w:sz w:val="56"/>
          <w:szCs w:val="32"/>
        </w:rPr>
        <w:drawing>
          <wp:inline distT="0" distB="0" distL="0" distR="0" wp14:anchorId="66DCC63B" wp14:editId="391AF29C">
            <wp:extent cx="2865120" cy="2011680"/>
            <wp:effectExtent l="0" t="0" r="0" b="762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55B48FC3" w14:textId="77777777" w:rsidR="00E17EF5" w:rsidRPr="00030B96" w:rsidRDefault="00E17EF5" w:rsidP="00AD2BA3">
      <w:pPr>
        <w:spacing w:before="10" w:after="10"/>
        <w:jc w:val="center"/>
        <w:rPr>
          <w:color w:val="FF0000"/>
          <w:sz w:val="32"/>
          <w:szCs w:val="52"/>
        </w:rPr>
      </w:pPr>
      <w:r w:rsidRPr="00030B96">
        <w:rPr>
          <w:color w:val="FF0000"/>
          <w:sz w:val="32"/>
          <w:szCs w:val="52"/>
        </w:rPr>
        <w:t>(MẪU BÌA PHỤ)</w:t>
      </w:r>
    </w:p>
    <w:p w14:paraId="0AFC0FCC" w14:textId="77777777" w:rsidR="00E17EF5" w:rsidRDefault="00E17EF5" w:rsidP="00AD2BA3">
      <w:pPr>
        <w:spacing w:before="10" w:after="10"/>
        <w:jc w:val="center"/>
        <w:rPr>
          <w:b/>
          <w:sz w:val="52"/>
          <w:szCs w:val="52"/>
        </w:rPr>
      </w:pPr>
      <w:r w:rsidRPr="00324A9D">
        <w:rPr>
          <w:b/>
          <w:sz w:val="52"/>
          <w:szCs w:val="52"/>
        </w:rPr>
        <w:t>BÁO CÁO</w:t>
      </w:r>
    </w:p>
    <w:p w14:paraId="02F6C46E" w14:textId="1FFD34DE" w:rsidR="00E17EF5" w:rsidRPr="000A51FC" w:rsidRDefault="00E17EF5" w:rsidP="00AD2BA3">
      <w:pPr>
        <w:spacing w:before="10" w:after="10"/>
        <w:jc w:val="center"/>
        <w:rPr>
          <w:b/>
          <w:sz w:val="52"/>
          <w:szCs w:val="52"/>
          <w:lang w:val="vi-VN"/>
        </w:rPr>
      </w:pPr>
      <w:r>
        <w:rPr>
          <w:b/>
          <w:sz w:val="52"/>
          <w:szCs w:val="52"/>
          <w:lang w:val="nl-NL"/>
        </w:rPr>
        <w:t>ĐỒ ÁN</w:t>
      </w:r>
    </w:p>
    <w:p w14:paraId="4FDA4FBB" w14:textId="77777777" w:rsidR="00E17EF5" w:rsidRDefault="00E17EF5" w:rsidP="00AD2BA3">
      <w:pPr>
        <w:spacing w:before="10" w:after="10" w:line="360" w:lineRule="auto"/>
        <w:ind w:left="180"/>
        <w:jc w:val="center"/>
        <w:rPr>
          <w:b/>
          <w:sz w:val="40"/>
          <w:szCs w:val="40"/>
          <w:lang w:val="nl-NL"/>
        </w:rPr>
      </w:pPr>
      <w:r w:rsidRPr="00030B96">
        <w:rPr>
          <w:b/>
          <w:sz w:val="52"/>
          <w:szCs w:val="52"/>
          <w:lang w:val="vi-VN"/>
        </w:rPr>
        <w:t>NĂM HỌC 2020-2021</w:t>
      </w:r>
    </w:p>
    <w:p w14:paraId="05319361" w14:textId="4A7D61C4" w:rsidR="00E17EF5" w:rsidRPr="00E17EF5" w:rsidRDefault="00E17EF5" w:rsidP="00AD2BA3">
      <w:pPr>
        <w:spacing w:before="10" w:after="10" w:line="360" w:lineRule="auto"/>
        <w:ind w:left="1701"/>
        <w:rPr>
          <w:b/>
          <w:sz w:val="32"/>
          <w:szCs w:val="40"/>
          <w:lang w:val="vi-VN"/>
        </w:rPr>
      </w:pPr>
      <w:r>
        <w:rPr>
          <w:b/>
          <w:sz w:val="32"/>
          <w:szCs w:val="40"/>
          <w:lang w:val="nl-NL"/>
        </w:rPr>
        <w:t>Giảng viên</w:t>
      </w:r>
      <w:r w:rsidRPr="00030B96">
        <w:rPr>
          <w:b/>
          <w:sz w:val="32"/>
          <w:szCs w:val="40"/>
          <w:lang w:val="vi-VN"/>
        </w:rPr>
        <w:t xml:space="preserve"> hướng dẫn</w:t>
      </w:r>
      <w:r>
        <w:rPr>
          <w:b/>
          <w:sz w:val="32"/>
          <w:szCs w:val="40"/>
          <w:lang w:val="nl-NL"/>
        </w:rPr>
        <w:t>: Nguyễn Đình Hoa Cương</w:t>
      </w:r>
    </w:p>
    <w:p w14:paraId="59EF9D92" w14:textId="2A776788" w:rsidR="00E17EF5" w:rsidRPr="00E17EF5" w:rsidRDefault="00E17EF5" w:rsidP="00AD2BA3">
      <w:pPr>
        <w:spacing w:before="10" w:after="10" w:line="360" w:lineRule="auto"/>
        <w:ind w:left="1701"/>
        <w:rPr>
          <w:b/>
          <w:sz w:val="32"/>
          <w:szCs w:val="40"/>
        </w:rPr>
      </w:pPr>
      <w:r w:rsidRPr="00C61816">
        <w:rPr>
          <w:b/>
          <w:sz w:val="32"/>
          <w:szCs w:val="40"/>
          <w:lang w:val="vi-VN"/>
        </w:rPr>
        <w:t>Lớp:</w:t>
      </w:r>
      <w:r>
        <w:rPr>
          <w:b/>
          <w:sz w:val="32"/>
          <w:szCs w:val="40"/>
        </w:rPr>
        <w:t xml:space="preserve"> K1- Khoa học dữ liệu và Trí tuệ nhân tạo</w:t>
      </w:r>
    </w:p>
    <w:p w14:paraId="587CBFC2" w14:textId="1B56984D" w:rsidR="00E17EF5" w:rsidRDefault="00E17EF5" w:rsidP="00AD2BA3">
      <w:pPr>
        <w:spacing w:before="10" w:after="10" w:line="360" w:lineRule="auto"/>
        <w:ind w:left="1701"/>
        <w:rPr>
          <w:b/>
          <w:sz w:val="32"/>
          <w:szCs w:val="40"/>
          <w:lang w:val="nl-NL"/>
        </w:rPr>
      </w:pPr>
      <w:r>
        <w:rPr>
          <w:b/>
          <w:sz w:val="32"/>
          <w:szCs w:val="40"/>
          <w:lang w:val="nl-NL"/>
        </w:rPr>
        <w:t xml:space="preserve">Sinh viên thực hiện: </w:t>
      </w:r>
      <w:r w:rsidR="00EF2789">
        <w:rPr>
          <w:b/>
          <w:sz w:val="32"/>
          <w:szCs w:val="40"/>
          <w:lang w:val="nl-NL"/>
        </w:rPr>
        <w:t>Lương Đức Thịnh</w:t>
      </w:r>
    </w:p>
    <w:p w14:paraId="44D54786" w14:textId="77777777" w:rsidR="00E17EF5" w:rsidRPr="00030B96" w:rsidRDefault="00E17EF5" w:rsidP="00AD2BA3">
      <w:pPr>
        <w:spacing w:before="10" w:after="10" w:line="360" w:lineRule="auto"/>
        <w:ind w:left="1701"/>
        <w:rPr>
          <w:i/>
          <w:sz w:val="32"/>
          <w:szCs w:val="40"/>
          <w:lang w:val="vi-VN"/>
        </w:rPr>
      </w:pPr>
      <w:r w:rsidRPr="00030B96">
        <w:rPr>
          <w:i/>
          <w:sz w:val="32"/>
          <w:szCs w:val="40"/>
          <w:lang w:val="nl-NL"/>
        </w:rPr>
        <w:t>(ký tên và ghi rõ họ tên)</w:t>
      </w:r>
    </w:p>
    <w:p w14:paraId="4525B58C" w14:textId="77777777" w:rsidR="00E17EF5" w:rsidRDefault="00E17EF5" w:rsidP="00AD2BA3">
      <w:pPr>
        <w:spacing w:before="10" w:after="10" w:line="360" w:lineRule="auto"/>
        <w:ind w:firstLine="3600"/>
        <w:rPr>
          <w:b/>
          <w:sz w:val="32"/>
          <w:szCs w:val="40"/>
        </w:rPr>
      </w:pPr>
    </w:p>
    <w:p w14:paraId="52B29BD7" w14:textId="77777777" w:rsidR="00E17EF5" w:rsidRDefault="00E17EF5" w:rsidP="00AD2BA3">
      <w:pPr>
        <w:spacing w:before="10" w:after="10" w:line="360" w:lineRule="auto"/>
        <w:ind w:firstLine="3600"/>
        <w:rPr>
          <w:b/>
          <w:sz w:val="32"/>
          <w:szCs w:val="4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E17EF5" w:rsidRPr="00081303" w14:paraId="760B6E0B" w14:textId="77777777" w:rsidTr="00FB2718">
        <w:trPr>
          <w:jc w:val="center"/>
        </w:trPr>
        <w:tc>
          <w:tcPr>
            <w:tcW w:w="3471" w:type="dxa"/>
            <w:shd w:val="clear" w:color="auto" w:fill="auto"/>
          </w:tcPr>
          <w:p w14:paraId="29117B19" w14:textId="77777777" w:rsidR="00E17EF5" w:rsidRPr="00081303" w:rsidRDefault="00E17EF5" w:rsidP="00AD2BA3">
            <w:pPr>
              <w:spacing w:before="10" w:after="10"/>
              <w:jc w:val="center"/>
              <w:rPr>
                <w:sz w:val="28"/>
                <w:szCs w:val="28"/>
              </w:rPr>
            </w:pPr>
            <w:r w:rsidRPr="00081303">
              <w:rPr>
                <w:sz w:val="28"/>
                <w:szCs w:val="28"/>
              </w:rPr>
              <w:t xml:space="preserve">Số phách </w:t>
            </w:r>
          </w:p>
          <w:p w14:paraId="1EAC2874" w14:textId="77777777" w:rsidR="00E17EF5" w:rsidRPr="00F3569F" w:rsidRDefault="00E17EF5" w:rsidP="00AD2BA3">
            <w:pPr>
              <w:spacing w:before="10" w:after="10"/>
              <w:jc w:val="center"/>
              <w:rPr>
                <w:i/>
                <w:sz w:val="28"/>
                <w:szCs w:val="28"/>
              </w:rPr>
            </w:pPr>
            <w:r w:rsidRPr="00F3569F">
              <w:rPr>
                <w:i/>
                <w:sz w:val="28"/>
                <w:szCs w:val="28"/>
              </w:rPr>
              <w:t>(Do hội đồng chấm thi ghi)</w:t>
            </w:r>
          </w:p>
          <w:p w14:paraId="4D98B0B9" w14:textId="77777777" w:rsidR="00E17EF5" w:rsidRDefault="00E17EF5" w:rsidP="00AD2BA3">
            <w:pPr>
              <w:spacing w:before="10" w:after="10" w:line="360" w:lineRule="auto"/>
              <w:jc w:val="center"/>
              <w:rPr>
                <w:sz w:val="32"/>
                <w:szCs w:val="40"/>
              </w:rPr>
            </w:pPr>
          </w:p>
          <w:p w14:paraId="75C08717" w14:textId="77777777" w:rsidR="00E17EF5" w:rsidRPr="00081303" w:rsidRDefault="00E17EF5" w:rsidP="00AD2BA3">
            <w:pPr>
              <w:spacing w:before="10" w:after="10" w:line="360" w:lineRule="auto"/>
              <w:jc w:val="center"/>
              <w:rPr>
                <w:sz w:val="32"/>
                <w:szCs w:val="40"/>
              </w:rPr>
            </w:pPr>
          </w:p>
        </w:tc>
      </w:tr>
    </w:tbl>
    <w:p w14:paraId="2F89A365" w14:textId="77777777" w:rsidR="00E17EF5" w:rsidRPr="00C61816" w:rsidRDefault="00E17EF5" w:rsidP="00AD2BA3">
      <w:pPr>
        <w:spacing w:before="10" w:after="10" w:line="360" w:lineRule="auto"/>
        <w:jc w:val="center"/>
        <w:rPr>
          <w:sz w:val="32"/>
          <w:szCs w:val="40"/>
          <w:lang w:val="vi-VN"/>
        </w:rPr>
      </w:pPr>
    </w:p>
    <w:p w14:paraId="4E4E15DC" w14:textId="7940C025" w:rsidR="00E17EF5" w:rsidRPr="00C61816" w:rsidRDefault="00E17EF5" w:rsidP="00AD2BA3">
      <w:pPr>
        <w:spacing w:before="10" w:after="10" w:line="360" w:lineRule="auto"/>
        <w:jc w:val="center"/>
        <w:rPr>
          <w:i/>
          <w:color w:val="000000"/>
          <w:sz w:val="26"/>
          <w:szCs w:val="26"/>
          <w:lang w:val="nl-NL"/>
        </w:rPr>
      </w:pPr>
      <w:r>
        <w:rPr>
          <w:b/>
          <w:sz w:val="28"/>
          <w:szCs w:val="40"/>
          <w:lang w:val="nl-NL"/>
        </w:rPr>
        <w:t>Thừa Thiên Huế</w:t>
      </w:r>
      <w:r w:rsidRPr="003B490E">
        <w:rPr>
          <w:b/>
          <w:sz w:val="28"/>
          <w:szCs w:val="40"/>
          <w:lang w:val="nl-NL"/>
        </w:rPr>
        <w:t xml:space="preserve">, </w:t>
      </w:r>
      <w:r>
        <w:rPr>
          <w:b/>
          <w:sz w:val="28"/>
          <w:szCs w:val="40"/>
          <w:lang w:val="vi-VN"/>
        </w:rPr>
        <w:t xml:space="preserve">ngày </w:t>
      </w:r>
      <w:r>
        <w:rPr>
          <w:b/>
          <w:sz w:val="28"/>
          <w:szCs w:val="40"/>
        </w:rPr>
        <w:t xml:space="preserve">26 </w:t>
      </w:r>
      <w:r>
        <w:rPr>
          <w:b/>
          <w:sz w:val="28"/>
          <w:szCs w:val="40"/>
          <w:lang w:val="vi-VN"/>
        </w:rPr>
        <w:t>tháng</w:t>
      </w:r>
      <w:r>
        <w:rPr>
          <w:b/>
          <w:sz w:val="28"/>
          <w:szCs w:val="40"/>
        </w:rPr>
        <w:t xml:space="preserve"> 6 </w:t>
      </w:r>
      <w:r>
        <w:rPr>
          <w:b/>
          <w:sz w:val="28"/>
          <w:szCs w:val="40"/>
          <w:lang w:val="vi-VN"/>
        </w:rPr>
        <w:t>năm</w:t>
      </w:r>
      <w:r>
        <w:rPr>
          <w:b/>
          <w:sz w:val="28"/>
          <w:szCs w:val="40"/>
        </w:rPr>
        <w:t xml:space="preserve"> 2021</w:t>
      </w:r>
      <w:r w:rsidRPr="00C61816">
        <w:rPr>
          <w:i/>
          <w:color w:val="000000"/>
          <w:sz w:val="26"/>
          <w:szCs w:val="26"/>
          <w:lang w:val="nl-NL"/>
        </w:rPr>
        <w:t xml:space="preserve"> </w:t>
      </w:r>
    </w:p>
    <w:p w14:paraId="2BC2CFE1" w14:textId="426E33F2" w:rsidR="00E17EF5" w:rsidRDefault="00E17EF5" w:rsidP="00AD2BA3">
      <w:pPr>
        <w:spacing w:before="10" w:after="10" w:line="259" w:lineRule="auto"/>
      </w:pPr>
      <w:r>
        <w:br w:type="page"/>
      </w:r>
    </w:p>
    <w:sdt>
      <w:sdtPr>
        <w:rPr>
          <w:rFonts w:ascii="Times New Roman" w:eastAsia="Calibri" w:hAnsi="Times New Roman" w:cs="Times New Roman"/>
          <w:color w:val="auto"/>
          <w:sz w:val="24"/>
          <w:szCs w:val="24"/>
        </w:rPr>
        <w:id w:val="-1244638016"/>
        <w:docPartObj>
          <w:docPartGallery w:val="Table of Contents"/>
          <w:docPartUnique/>
        </w:docPartObj>
      </w:sdtPr>
      <w:sdtEndPr>
        <w:rPr>
          <w:b/>
          <w:bCs/>
          <w:noProof/>
        </w:rPr>
      </w:sdtEndPr>
      <w:sdtContent>
        <w:p w14:paraId="2BBC70E1" w14:textId="48C59682" w:rsidR="002707AB" w:rsidRPr="00CB6739" w:rsidRDefault="00CB6739" w:rsidP="00AD2BA3">
          <w:pPr>
            <w:pStyle w:val="TOCHeading"/>
            <w:spacing w:before="10" w:after="10"/>
            <w:rPr>
              <w:color w:val="000000" w:themeColor="text1"/>
            </w:rPr>
          </w:pPr>
          <w:r w:rsidRPr="00CB6739">
            <w:rPr>
              <w:color w:val="000000" w:themeColor="text1"/>
            </w:rPr>
            <w:t>MỤC LỤC</w:t>
          </w:r>
        </w:p>
        <w:p w14:paraId="37F6F2E0" w14:textId="2063C348" w:rsidR="00880250" w:rsidRDefault="002707AB" w:rsidP="00AD2BA3">
          <w:pPr>
            <w:pStyle w:val="TOC1"/>
            <w:tabs>
              <w:tab w:val="right" w:leader="dot" w:pos="9350"/>
            </w:tabs>
            <w:spacing w:before="10" w:after="10"/>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5702640" w:history="1">
            <w:r w:rsidR="00880250" w:rsidRPr="0010398C">
              <w:rPr>
                <w:rStyle w:val="Hyperlink"/>
                <w:noProof/>
                <w:lang w:val="nl-NL"/>
              </w:rPr>
              <w:t>KHOA KỸ THUẬT VÀ CÔNG NGHỆ</w:t>
            </w:r>
            <w:r w:rsidR="00880250">
              <w:rPr>
                <w:noProof/>
                <w:webHidden/>
              </w:rPr>
              <w:tab/>
            </w:r>
            <w:r w:rsidR="00880250">
              <w:rPr>
                <w:noProof/>
                <w:webHidden/>
              </w:rPr>
              <w:fldChar w:fldCharType="begin"/>
            </w:r>
            <w:r w:rsidR="00880250">
              <w:rPr>
                <w:noProof/>
                <w:webHidden/>
              </w:rPr>
              <w:instrText xml:space="preserve"> PAGEREF _Toc75702640 \h </w:instrText>
            </w:r>
            <w:r w:rsidR="00880250">
              <w:rPr>
                <w:noProof/>
                <w:webHidden/>
              </w:rPr>
            </w:r>
            <w:r w:rsidR="00880250">
              <w:rPr>
                <w:noProof/>
                <w:webHidden/>
              </w:rPr>
              <w:fldChar w:fldCharType="separate"/>
            </w:r>
            <w:r w:rsidR="00AD2BA3">
              <w:rPr>
                <w:noProof/>
                <w:webHidden/>
              </w:rPr>
              <w:t>1</w:t>
            </w:r>
            <w:r w:rsidR="00880250">
              <w:rPr>
                <w:noProof/>
                <w:webHidden/>
              </w:rPr>
              <w:fldChar w:fldCharType="end"/>
            </w:r>
          </w:hyperlink>
        </w:p>
        <w:p w14:paraId="17D06015" w14:textId="1F68E917" w:rsidR="00880250" w:rsidRDefault="006110C5" w:rsidP="00AD2BA3">
          <w:pPr>
            <w:pStyle w:val="TOC1"/>
            <w:tabs>
              <w:tab w:val="right" w:leader="dot" w:pos="9350"/>
            </w:tabs>
            <w:spacing w:before="10" w:after="10"/>
            <w:rPr>
              <w:rFonts w:asciiTheme="minorHAnsi" w:eastAsiaTheme="minorEastAsia" w:hAnsiTheme="minorHAnsi" w:cstheme="minorBidi"/>
              <w:noProof/>
              <w:sz w:val="22"/>
              <w:szCs w:val="22"/>
            </w:rPr>
          </w:pPr>
          <w:hyperlink w:anchor="_Toc75702641" w:history="1">
            <w:r w:rsidR="00880250" w:rsidRPr="0010398C">
              <w:rPr>
                <w:rStyle w:val="Hyperlink"/>
                <w:noProof/>
                <w:lang w:val="nl-NL"/>
              </w:rPr>
              <w:t>KHOA KỸ THUẬT VÀ CÔNG NGHỆ</w:t>
            </w:r>
            <w:r w:rsidR="00880250">
              <w:rPr>
                <w:noProof/>
                <w:webHidden/>
              </w:rPr>
              <w:tab/>
            </w:r>
            <w:r w:rsidR="00880250">
              <w:rPr>
                <w:noProof/>
                <w:webHidden/>
              </w:rPr>
              <w:fldChar w:fldCharType="begin"/>
            </w:r>
            <w:r w:rsidR="00880250">
              <w:rPr>
                <w:noProof/>
                <w:webHidden/>
              </w:rPr>
              <w:instrText xml:space="preserve"> PAGEREF _Toc75702641 \h </w:instrText>
            </w:r>
            <w:r w:rsidR="00880250">
              <w:rPr>
                <w:noProof/>
                <w:webHidden/>
              </w:rPr>
            </w:r>
            <w:r w:rsidR="00880250">
              <w:rPr>
                <w:noProof/>
                <w:webHidden/>
              </w:rPr>
              <w:fldChar w:fldCharType="separate"/>
            </w:r>
            <w:r w:rsidR="00AD2BA3">
              <w:rPr>
                <w:noProof/>
                <w:webHidden/>
              </w:rPr>
              <w:t>2</w:t>
            </w:r>
            <w:r w:rsidR="00880250">
              <w:rPr>
                <w:noProof/>
                <w:webHidden/>
              </w:rPr>
              <w:fldChar w:fldCharType="end"/>
            </w:r>
          </w:hyperlink>
        </w:p>
        <w:p w14:paraId="3002BDE7" w14:textId="729D5D10" w:rsidR="00880250" w:rsidRDefault="006110C5" w:rsidP="00AD2BA3">
          <w:pPr>
            <w:pStyle w:val="TOC1"/>
            <w:tabs>
              <w:tab w:val="left" w:pos="480"/>
              <w:tab w:val="right" w:leader="dot" w:pos="9350"/>
            </w:tabs>
            <w:spacing w:before="10" w:after="10"/>
            <w:rPr>
              <w:rFonts w:asciiTheme="minorHAnsi" w:eastAsiaTheme="minorEastAsia" w:hAnsiTheme="minorHAnsi" w:cstheme="minorBidi"/>
              <w:noProof/>
              <w:sz w:val="22"/>
              <w:szCs w:val="22"/>
            </w:rPr>
          </w:pPr>
          <w:hyperlink w:anchor="_Toc75702642" w:history="1">
            <w:r w:rsidR="00880250" w:rsidRPr="0010398C">
              <w:rPr>
                <w:rStyle w:val="Hyperlink"/>
                <w:b/>
                <w:bCs/>
                <w:noProof/>
              </w:rPr>
              <w:t>I.</w:t>
            </w:r>
            <w:r w:rsidR="00880250">
              <w:rPr>
                <w:rFonts w:asciiTheme="minorHAnsi" w:eastAsiaTheme="minorEastAsia" w:hAnsiTheme="minorHAnsi" w:cstheme="minorBidi"/>
                <w:noProof/>
                <w:sz w:val="22"/>
                <w:szCs w:val="22"/>
              </w:rPr>
              <w:tab/>
            </w:r>
            <w:r w:rsidR="00880250" w:rsidRPr="0010398C">
              <w:rPr>
                <w:rStyle w:val="Hyperlink"/>
                <w:b/>
                <w:bCs/>
                <w:noProof/>
              </w:rPr>
              <w:t>KHÁI QUÁT VỀ THỐNG KÊ MÔ TẢ</w:t>
            </w:r>
            <w:r w:rsidR="00880250">
              <w:rPr>
                <w:noProof/>
                <w:webHidden/>
              </w:rPr>
              <w:tab/>
            </w:r>
            <w:r w:rsidR="00880250">
              <w:rPr>
                <w:noProof/>
                <w:webHidden/>
              </w:rPr>
              <w:fldChar w:fldCharType="begin"/>
            </w:r>
            <w:r w:rsidR="00880250">
              <w:rPr>
                <w:noProof/>
                <w:webHidden/>
              </w:rPr>
              <w:instrText xml:space="preserve"> PAGEREF _Toc75702642 \h </w:instrText>
            </w:r>
            <w:r w:rsidR="00880250">
              <w:rPr>
                <w:noProof/>
                <w:webHidden/>
              </w:rPr>
            </w:r>
            <w:r w:rsidR="00880250">
              <w:rPr>
                <w:noProof/>
                <w:webHidden/>
              </w:rPr>
              <w:fldChar w:fldCharType="separate"/>
            </w:r>
            <w:r w:rsidR="00AD2BA3">
              <w:rPr>
                <w:noProof/>
                <w:webHidden/>
              </w:rPr>
              <w:t>5</w:t>
            </w:r>
            <w:r w:rsidR="00880250">
              <w:rPr>
                <w:noProof/>
                <w:webHidden/>
              </w:rPr>
              <w:fldChar w:fldCharType="end"/>
            </w:r>
          </w:hyperlink>
        </w:p>
        <w:p w14:paraId="743C0A33" w14:textId="6536B39A" w:rsidR="00880250" w:rsidRDefault="006110C5" w:rsidP="00AD2BA3">
          <w:pPr>
            <w:pStyle w:val="TOC1"/>
            <w:tabs>
              <w:tab w:val="left" w:pos="480"/>
              <w:tab w:val="right" w:leader="dot" w:pos="9350"/>
            </w:tabs>
            <w:spacing w:before="10" w:after="10"/>
            <w:rPr>
              <w:rFonts w:asciiTheme="minorHAnsi" w:eastAsiaTheme="minorEastAsia" w:hAnsiTheme="minorHAnsi" w:cstheme="minorBidi"/>
              <w:noProof/>
              <w:sz w:val="22"/>
              <w:szCs w:val="22"/>
            </w:rPr>
          </w:pPr>
          <w:hyperlink w:anchor="_Toc75702643" w:history="1">
            <w:r w:rsidR="00880250" w:rsidRPr="0010398C">
              <w:rPr>
                <w:rStyle w:val="Hyperlink"/>
                <w:rFonts w:eastAsia="Times New Roman"/>
                <w:b/>
                <w:bCs/>
                <w:noProof/>
                <w:spacing w:val="3"/>
              </w:rPr>
              <w:t>II.</w:t>
            </w:r>
            <w:r w:rsidR="00880250">
              <w:rPr>
                <w:rFonts w:asciiTheme="minorHAnsi" w:eastAsiaTheme="minorEastAsia" w:hAnsiTheme="minorHAnsi" w:cstheme="minorBidi"/>
                <w:noProof/>
                <w:sz w:val="22"/>
                <w:szCs w:val="22"/>
              </w:rPr>
              <w:tab/>
            </w:r>
            <w:r w:rsidR="00880250" w:rsidRPr="0010398C">
              <w:rPr>
                <w:rStyle w:val="Hyperlink"/>
                <w:rFonts w:eastAsia="Times New Roman"/>
                <w:b/>
                <w:bCs/>
                <w:noProof/>
                <w:spacing w:val="3"/>
              </w:rPr>
              <w:t>PHẦN PHÂN TÍCH THỐNG KÊ MÔ TẢ VIẾT CÁC MÔ TẢ VỀ TẬP DỮ LIỆU INC_EXP_DATA</w:t>
            </w:r>
            <w:r w:rsidR="00880250">
              <w:rPr>
                <w:noProof/>
                <w:webHidden/>
              </w:rPr>
              <w:tab/>
            </w:r>
            <w:r w:rsidR="00880250">
              <w:rPr>
                <w:noProof/>
                <w:webHidden/>
              </w:rPr>
              <w:fldChar w:fldCharType="begin"/>
            </w:r>
            <w:r w:rsidR="00880250">
              <w:rPr>
                <w:noProof/>
                <w:webHidden/>
              </w:rPr>
              <w:instrText xml:space="preserve"> PAGEREF _Toc75702643 \h </w:instrText>
            </w:r>
            <w:r w:rsidR="00880250">
              <w:rPr>
                <w:noProof/>
                <w:webHidden/>
              </w:rPr>
            </w:r>
            <w:r w:rsidR="00880250">
              <w:rPr>
                <w:noProof/>
                <w:webHidden/>
              </w:rPr>
              <w:fldChar w:fldCharType="separate"/>
            </w:r>
            <w:r w:rsidR="00AD2BA3">
              <w:rPr>
                <w:noProof/>
                <w:webHidden/>
              </w:rPr>
              <w:t>5</w:t>
            </w:r>
            <w:r w:rsidR="00880250">
              <w:rPr>
                <w:noProof/>
                <w:webHidden/>
              </w:rPr>
              <w:fldChar w:fldCharType="end"/>
            </w:r>
          </w:hyperlink>
        </w:p>
        <w:p w14:paraId="3E604B13" w14:textId="74CB1A6B" w:rsidR="00880250" w:rsidRDefault="006110C5" w:rsidP="00AD2BA3">
          <w:pPr>
            <w:pStyle w:val="TOC1"/>
            <w:tabs>
              <w:tab w:val="left" w:pos="660"/>
              <w:tab w:val="right" w:leader="dot" w:pos="9350"/>
            </w:tabs>
            <w:spacing w:before="10" w:after="10"/>
            <w:rPr>
              <w:rFonts w:asciiTheme="minorHAnsi" w:eastAsiaTheme="minorEastAsia" w:hAnsiTheme="minorHAnsi" w:cstheme="minorBidi"/>
              <w:noProof/>
              <w:sz w:val="22"/>
              <w:szCs w:val="22"/>
            </w:rPr>
          </w:pPr>
          <w:hyperlink w:anchor="_Toc75702644" w:history="1">
            <w:r w:rsidR="00880250" w:rsidRPr="0010398C">
              <w:rPr>
                <w:rStyle w:val="Hyperlink"/>
                <w:b/>
                <w:bCs/>
                <w:noProof/>
              </w:rPr>
              <w:t>III.</w:t>
            </w:r>
            <w:r w:rsidR="00880250">
              <w:rPr>
                <w:rFonts w:asciiTheme="minorHAnsi" w:eastAsiaTheme="minorEastAsia" w:hAnsiTheme="minorHAnsi" w:cstheme="minorBidi"/>
                <w:noProof/>
                <w:sz w:val="22"/>
                <w:szCs w:val="22"/>
              </w:rPr>
              <w:tab/>
            </w:r>
            <w:r w:rsidR="00880250" w:rsidRPr="0010398C">
              <w:rPr>
                <w:rStyle w:val="Hyperlink"/>
                <w:b/>
                <w:bCs/>
                <w:noProof/>
              </w:rPr>
              <w:t>KHÁI QUÁT VỀ THỐNG KÊ SUY DIỄN</w:t>
            </w:r>
            <w:r w:rsidR="00880250">
              <w:rPr>
                <w:noProof/>
                <w:webHidden/>
              </w:rPr>
              <w:tab/>
            </w:r>
            <w:r w:rsidR="00880250">
              <w:rPr>
                <w:noProof/>
                <w:webHidden/>
              </w:rPr>
              <w:fldChar w:fldCharType="begin"/>
            </w:r>
            <w:r w:rsidR="00880250">
              <w:rPr>
                <w:noProof/>
                <w:webHidden/>
              </w:rPr>
              <w:instrText xml:space="preserve"> PAGEREF _Toc75702644 \h </w:instrText>
            </w:r>
            <w:r w:rsidR="00880250">
              <w:rPr>
                <w:noProof/>
                <w:webHidden/>
              </w:rPr>
            </w:r>
            <w:r w:rsidR="00880250">
              <w:rPr>
                <w:noProof/>
                <w:webHidden/>
              </w:rPr>
              <w:fldChar w:fldCharType="separate"/>
            </w:r>
            <w:r w:rsidR="00AD2BA3">
              <w:rPr>
                <w:noProof/>
                <w:webHidden/>
              </w:rPr>
              <w:t>8</w:t>
            </w:r>
            <w:r w:rsidR="00880250">
              <w:rPr>
                <w:noProof/>
                <w:webHidden/>
              </w:rPr>
              <w:fldChar w:fldCharType="end"/>
            </w:r>
          </w:hyperlink>
        </w:p>
        <w:p w14:paraId="0F2CFE2F" w14:textId="35D0B0F2" w:rsidR="00880250" w:rsidRDefault="006110C5" w:rsidP="00AD2BA3">
          <w:pPr>
            <w:pStyle w:val="TOC1"/>
            <w:tabs>
              <w:tab w:val="left" w:pos="660"/>
              <w:tab w:val="right" w:leader="dot" w:pos="9350"/>
            </w:tabs>
            <w:spacing w:before="10" w:after="10"/>
            <w:rPr>
              <w:rFonts w:asciiTheme="minorHAnsi" w:eastAsiaTheme="minorEastAsia" w:hAnsiTheme="minorHAnsi" w:cstheme="minorBidi"/>
              <w:noProof/>
              <w:sz w:val="22"/>
              <w:szCs w:val="22"/>
            </w:rPr>
          </w:pPr>
          <w:hyperlink w:anchor="_Toc75702645" w:history="1">
            <w:r w:rsidR="00880250" w:rsidRPr="0010398C">
              <w:rPr>
                <w:rStyle w:val="Hyperlink"/>
                <w:b/>
                <w:bCs/>
                <w:noProof/>
              </w:rPr>
              <w:t>IV.</w:t>
            </w:r>
            <w:r w:rsidR="00880250">
              <w:rPr>
                <w:rFonts w:asciiTheme="minorHAnsi" w:eastAsiaTheme="minorEastAsia" w:hAnsiTheme="minorHAnsi" w:cstheme="minorBidi"/>
                <w:noProof/>
                <w:sz w:val="22"/>
                <w:szCs w:val="22"/>
              </w:rPr>
              <w:tab/>
            </w:r>
            <w:r w:rsidR="00880250" w:rsidRPr="0010398C">
              <w:rPr>
                <w:rStyle w:val="Hyperlink"/>
                <w:b/>
                <w:bCs/>
                <w:noProof/>
              </w:rPr>
              <w:t>PHẦN PHÂN TÍCH THỐNG KÊ SUY DIỄN, PHÂN TÍCH ANOVA MỘT CHIỀU CỦA TẬP TIN DIET_R.CSV</w:t>
            </w:r>
            <w:r w:rsidR="00880250">
              <w:rPr>
                <w:noProof/>
                <w:webHidden/>
              </w:rPr>
              <w:tab/>
            </w:r>
            <w:r w:rsidR="00880250">
              <w:rPr>
                <w:noProof/>
                <w:webHidden/>
              </w:rPr>
              <w:fldChar w:fldCharType="begin"/>
            </w:r>
            <w:r w:rsidR="00880250">
              <w:rPr>
                <w:noProof/>
                <w:webHidden/>
              </w:rPr>
              <w:instrText xml:space="preserve"> PAGEREF _Toc75702645 \h </w:instrText>
            </w:r>
            <w:r w:rsidR="00880250">
              <w:rPr>
                <w:noProof/>
                <w:webHidden/>
              </w:rPr>
            </w:r>
            <w:r w:rsidR="00880250">
              <w:rPr>
                <w:noProof/>
                <w:webHidden/>
              </w:rPr>
              <w:fldChar w:fldCharType="separate"/>
            </w:r>
            <w:r w:rsidR="00AD2BA3">
              <w:rPr>
                <w:noProof/>
                <w:webHidden/>
              </w:rPr>
              <w:t>9</w:t>
            </w:r>
            <w:r w:rsidR="00880250">
              <w:rPr>
                <w:noProof/>
                <w:webHidden/>
              </w:rPr>
              <w:fldChar w:fldCharType="end"/>
            </w:r>
          </w:hyperlink>
        </w:p>
        <w:p w14:paraId="4C20023A" w14:textId="30943A80" w:rsidR="00880250" w:rsidRDefault="006110C5" w:rsidP="00AD2BA3">
          <w:pPr>
            <w:pStyle w:val="TOC2"/>
            <w:tabs>
              <w:tab w:val="left" w:pos="660"/>
              <w:tab w:val="right" w:leader="dot" w:pos="9350"/>
            </w:tabs>
            <w:spacing w:before="10" w:after="10"/>
            <w:rPr>
              <w:rFonts w:asciiTheme="minorHAnsi" w:eastAsiaTheme="minorEastAsia" w:hAnsiTheme="minorHAnsi" w:cstheme="minorBidi"/>
              <w:noProof/>
              <w:sz w:val="22"/>
              <w:szCs w:val="22"/>
            </w:rPr>
          </w:pPr>
          <w:hyperlink w:anchor="_Toc75702646" w:history="1">
            <w:r w:rsidR="00880250" w:rsidRPr="0010398C">
              <w:rPr>
                <w:rStyle w:val="Hyperlink"/>
                <w:b/>
                <w:bCs/>
                <w:noProof/>
              </w:rPr>
              <w:t>1.</w:t>
            </w:r>
            <w:r w:rsidR="00880250">
              <w:rPr>
                <w:rFonts w:asciiTheme="minorHAnsi" w:eastAsiaTheme="minorEastAsia" w:hAnsiTheme="minorHAnsi" w:cstheme="minorBidi"/>
                <w:noProof/>
                <w:sz w:val="22"/>
                <w:szCs w:val="22"/>
              </w:rPr>
              <w:tab/>
            </w:r>
            <w:r w:rsidR="00880250" w:rsidRPr="0010398C">
              <w:rPr>
                <w:rStyle w:val="Hyperlink"/>
                <w:b/>
                <w:bCs/>
                <w:noProof/>
              </w:rPr>
              <w:t>Khái quát về file Diet_R.csv:</w:t>
            </w:r>
            <w:r w:rsidR="00880250">
              <w:rPr>
                <w:noProof/>
                <w:webHidden/>
              </w:rPr>
              <w:tab/>
            </w:r>
            <w:r w:rsidR="00880250">
              <w:rPr>
                <w:noProof/>
                <w:webHidden/>
              </w:rPr>
              <w:fldChar w:fldCharType="begin"/>
            </w:r>
            <w:r w:rsidR="00880250">
              <w:rPr>
                <w:noProof/>
                <w:webHidden/>
              </w:rPr>
              <w:instrText xml:space="preserve"> PAGEREF _Toc75702646 \h </w:instrText>
            </w:r>
            <w:r w:rsidR="00880250">
              <w:rPr>
                <w:noProof/>
                <w:webHidden/>
              </w:rPr>
            </w:r>
            <w:r w:rsidR="00880250">
              <w:rPr>
                <w:noProof/>
                <w:webHidden/>
              </w:rPr>
              <w:fldChar w:fldCharType="separate"/>
            </w:r>
            <w:r w:rsidR="00AD2BA3">
              <w:rPr>
                <w:noProof/>
                <w:webHidden/>
              </w:rPr>
              <w:t>9</w:t>
            </w:r>
            <w:r w:rsidR="00880250">
              <w:rPr>
                <w:noProof/>
                <w:webHidden/>
              </w:rPr>
              <w:fldChar w:fldCharType="end"/>
            </w:r>
          </w:hyperlink>
        </w:p>
        <w:p w14:paraId="03024AE8" w14:textId="28AE159B" w:rsidR="00880250" w:rsidRDefault="006110C5" w:rsidP="00AD2BA3">
          <w:pPr>
            <w:pStyle w:val="TOC2"/>
            <w:tabs>
              <w:tab w:val="left" w:pos="660"/>
              <w:tab w:val="right" w:leader="dot" w:pos="9350"/>
            </w:tabs>
            <w:spacing w:before="10" w:after="10"/>
            <w:rPr>
              <w:rFonts w:asciiTheme="minorHAnsi" w:eastAsiaTheme="minorEastAsia" w:hAnsiTheme="minorHAnsi" w:cstheme="minorBidi"/>
              <w:noProof/>
              <w:sz w:val="22"/>
              <w:szCs w:val="22"/>
            </w:rPr>
          </w:pPr>
          <w:hyperlink w:anchor="_Toc75702647" w:history="1">
            <w:r w:rsidR="00880250" w:rsidRPr="0010398C">
              <w:rPr>
                <w:rStyle w:val="Hyperlink"/>
                <w:b/>
                <w:bCs/>
                <w:noProof/>
              </w:rPr>
              <w:t>2.</w:t>
            </w:r>
            <w:r w:rsidR="00880250">
              <w:rPr>
                <w:rFonts w:asciiTheme="minorHAnsi" w:eastAsiaTheme="minorEastAsia" w:hAnsiTheme="minorHAnsi" w:cstheme="minorBidi"/>
                <w:noProof/>
                <w:sz w:val="22"/>
                <w:szCs w:val="22"/>
              </w:rPr>
              <w:tab/>
            </w:r>
            <w:r w:rsidR="00880250" w:rsidRPr="0010398C">
              <w:rPr>
                <w:rStyle w:val="Hyperlink"/>
                <w:b/>
                <w:bCs/>
                <w:noProof/>
              </w:rPr>
              <w:t>Bài toán 1: CÓ SỰ KHÁC NHAU VỀ HIỆU QUẢ CỦA CÁC PHƯƠNG PHÁP GIẢM CÂN?</w:t>
            </w:r>
            <w:r w:rsidR="00880250">
              <w:rPr>
                <w:noProof/>
                <w:webHidden/>
              </w:rPr>
              <w:tab/>
            </w:r>
            <w:r w:rsidR="00880250">
              <w:rPr>
                <w:noProof/>
                <w:webHidden/>
              </w:rPr>
              <w:fldChar w:fldCharType="begin"/>
            </w:r>
            <w:r w:rsidR="00880250">
              <w:rPr>
                <w:noProof/>
                <w:webHidden/>
              </w:rPr>
              <w:instrText xml:space="preserve"> PAGEREF _Toc75702647 \h </w:instrText>
            </w:r>
            <w:r w:rsidR="00880250">
              <w:rPr>
                <w:noProof/>
                <w:webHidden/>
              </w:rPr>
            </w:r>
            <w:r w:rsidR="00880250">
              <w:rPr>
                <w:noProof/>
                <w:webHidden/>
              </w:rPr>
              <w:fldChar w:fldCharType="separate"/>
            </w:r>
            <w:r w:rsidR="00AD2BA3">
              <w:rPr>
                <w:noProof/>
                <w:webHidden/>
              </w:rPr>
              <w:t>10</w:t>
            </w:r>
            <w:r w:rsidR="00880250">
              <w:rPr>
                <w:noProof/>
                <w:webHidden/>
              </w:rPr>
              <w:fldChar w:fldCharType="end"/>
            </w:r>
          </w:hyperlink>
        </w:p>
        <w:p w14:paraId="0A0065F9" w14:textId="64ADD5C3" w:rsidR="00880250" w:rsidRDefault="006110C5" w:rsidP="00AD2BA3">
          <w:pPr>
            <w:pStyle w:val="TOC3"/>
            <w:tabs>
              <w:tab w:val="right" w:leader="dot" w:pos="9350"/>
            </w:tabs>
            <w:spacing w:before="10" w:after="10"/>
            <w:rPr>
              <w:rFonts w:asciiTheme="minorHAnsi" w:eastAsiaTheme="minorEastAsia" w:hAnsiTheme="minorHAnsi" w:cstheme="minorBidi"/>
              <w:noProof/>
              <w:sz w:val="22"/>
              <w:szCs w:val="22"/>
            </w:rPr>
          </w:pPr>
          <w:hyperlink w:anchor="_Toc75702648" w:history="1">
            <w:r w:rsidR="00880250" w:rsidRPr="0010398C">
              <w:rPr>
                <w:rStyle w:val="Hyperlink"/>
                <w:b/>
                <w:bCs/>
                <w:noProof/>
              </w:rPr>
              <w:t>Tiến hành tìm bảng Anova:</w:t>
            </w:r>
            <w:r w:rsidR="00880250">
              <w:rPr>
                <w:noProof/>
                <w:webHidden/>
              </w:rPr>
              <w:tab/>
            </w:r>
            <w:r w:rsidR="00880250">
              <w:rPr>
                <w:noProof/>
                <w:webHidden/>
              </w:rPr>
              <w:fldChar w:fldCharType="begin"/>
            </w:r>
            <w:r w:rsidR="00880250">
              <w:rPr>
                <w:noProof/>
                <w:webHidden/>
              </w:rPr>
              <w:instrText xml:space="preserve"> PAGEREF _Toc75702648 \h </w:instrText>
            </w:r>
            <w:r w:rsidR="00880250">
              <w:rPr>
                <w:noProof/>
                <w:webHidden/>
              </w:rPr>
            </w:r>
            <w:r w:rsidR="00880250">
              <w:rPr>
                <w:noProof/>
                <w:webHidden/>
              </w:rPr>
              <w:fldChar w:fldCharType="separate"/>
            </w:r>
            <w:r w:rsidR="00AD2BA3">
              <w:rPr>
                <w:noProof/>
                <w:webHidden/>
              </w:rPr>
              <w:t>11</w:t>
            </w:r>
            <w:r w:rsidR="00880250">
              <w:rPr>
                <w:noProof/>
                <w:webHidden/>
              </w:rPr>
              <w:fldChar w:fldCharType="end"/>
            </w:r>
          </w:hyperlink>
          <w:bookmarkStart w:id="3" w:name="_GoBack"/>
          <w:bookmarkEnd w:id="3"/>
        </w:p>
        <w:p w14:paraId="4C54C412" w14:textId="5DD77BA8" w:rsidR="00880250" w:rsidRDefault="006110C5" w:rsidP="00AD2BA3">
          <w:pPr>
            <w:pStyle w:val="TOC3"/>
            <w:tabs>
              <w:tab w:val="right" w:leader="dot" w:pos="9350"/>
            </w:tabs>
            <w:spacing w:before="10" w:after="10"/>
            <w:rPr>
              <w:rFonts w:asciiTheme="minorHAnsi" w:eastAsiaTheme="minorEastAsia" w:hAnsiTheme="minorHAnsi" w:cstheme="minorBidi"/>
              <w:noProof/>
              <w:sz w:val="22"/>
              <w:szCs w:val="22"/>
            </w:rPr>
          </w:pPr>
          <w:hyperlink w:anchor="_Toc75702649" w:history="1">
            <w:r w:rsidR="00880250" w:rsidRPr="0010398C">
              <w:rPr>
                <w:rStyle w:val="Hyperlink"/>
                <w:b/>
                <w:bCs/>
                <w:noProof/>
              </w:rPr>
              <w:t>Kiểm tra hậu nghiệm:</w:t>
            </w:r>
            <w:r w:rsidR="00880250">
              <w:rPr>
                <w:noProof/>
                <w:webHidden/>
              </w:rPr>
              <w:tab/>
            </w:r>
            <w:r w:rsidR="00880250">
              <w:rPr>
                <w:noProof/>
                <w:webHidden/>
              </w:rPr>
              <w:fldChar w:fldCharType="begin"/>
            </w:r>
            <w:r w:rsidR="00880250">
              <w:rPr>
                <w:noProof/>
                <w:webHidden/>
              </w:rPr>
              <w:instrText xml:space="preserve"> PAGEREF _Toc75702649 \h </w:instrText>
            </w:r>
            <w:r w:rsidR="00880250">
              <w:rPr>
                <w:noProof/>
                <w:webHidden/>
              </w:rPr>
            </w:r>
            <w:r w:rsidR="00880250">
              <w:rPr>
                <w:noProof/>
                <w:webHidden/>
              </w:rPr>
              <w:fldChar w:fldCharType="separate"/>
            </w:r>
            <w:r w:rsidR="00AD2BA3">
              <w:rPr>
                <w:noProof/>
                <w:webHidden/>
              </w:rPr>
              <w:t>11</w:t>
            </w:r>
            <w:r w:rsidR="00880250">
              <w:rPr>
                <w:noProof/>
                <w:webHidden/>
              </w:rPr>
              <w:fldChar w:fldCharType="end"/>
            </w:r>
          </w:hyperlink>
        </w:p>
        <w:p w14:paraId="6AF2C35D" w14:textId="44FA88B5" w:rsidR="00880250" w:rsidRDefault="006110C5" w:rsidP="00AD2BA3">
          <w:pPr>
            <w:pStyle w:val="TOC3"/>
            <w:tabs>
              <w:tab w:val="right" w:leader="dot" w:pos="9350"/>
            </w:tabs>
            <w:spacing w:before="10" w:after="10"/>
            <w:rPr>
              <w:rFonts w:asciiTheme="minorHAnsi" w:eastAsiaTheme="minorEastAsia" w:hAnsiTheme="minorHAnsi" w:cstheme="minorBidi"/>
              <w:noProof/>
              <w:sz w:val="22"/>
              <w:szCs w:val="22"/>
            </w:rPr>
          </w:pPr>
          <w:hyperlink w:anchor="_Toc75702650" w:history="1">
            <w:r w:rsidR="00880250" w:rsidRPr="0010398C">
              <w:rPr>
                <w:rStyle w:val="Hyperlink"/>
                <w:b/>
                <w:bCs/>
                <w:noProof/>
              </w:rPr>
              <w:t>Kiểm tra các điều kiện cho kiểm định Anova</w:t>
            </w:r>
            <w:r w:rsidR="00880250">
              <w:rPr>
                <w:noProof/>
                <w:webHidden/>
              </w:rPr>
              <w:tab/>
            </w:r>
            <w:r w:rsidR="00880250">
              <w:rPr>
                <w:noProof/>
                <w:webHidden/>
              </w:rPr>
              <w:fldChar w:fldCharType="begin"/>
            </w:r>
            <w:r w:rsidR="00880250">
              <w:rPr>
                <w:noProof/>
                <w:webHidden/>
              </w:rPr>
              <w:instrText xml:space="preserve"> PAGEREF _Toc75702650 \h </w:instrText>
            </w:r>
            <w:r w:rsidR="00880250">
              <w:rPr>
                <w:noProof/>
                <w:webHidden/>
              </w:rPr>
            </w:r>
            <w:r w:rsidR="00880250">
              <w:rPr>
                <w:noProof/>
                <w:webHidden/>
              </w:rPr>
              <w:fldChar w:fldCharType="separate"/>
            </w:r>
            <w:r w:rsidR="00AD2BA3">
              <w:rPr>
                <w:noProof/>
                <w:webHidden/>
              </w:rPr>
              <w:t>11</w:t>
            </w:r>
            <w:r w:rsidR="00880250">
              <w:rPr>
                <w:noProof/>
                <w:webHidden/>
              </w:rPr>
              <w:fldChar w:fldCharType="end"/>
            </w:r>
          </w:hyperlink>
        </w:p>
        <w:p w14:paraId="7E3DB9B9" w14:textId="306F77D8" w:rsidR="00880250" w:rsidRDefault="006110C5" w:rsidP="00AD2BA3">
          <w:pPr>
            <w:pStyle w:val="TOC2"/>
            <w:tabs>
              <w:tab w:val="left" w:pos="660"/>
              <w:tab w:val="right" w:leader="dot" w:pos="9350"/>
            </w:tabs>
            <w:spacing w:before="10" w:after="10"/>
            <w:rPr>
              <w:rFonts w:asciiTheme="minorHAnsi" w:eastAsiaTheme="minorEastAsia" w:hAnsiTheme="minorHAnsi" w:cstheme="minorBidi"/>
              <w:noProof/>
              <w:sz w:val="22"/>
              <w:szCs w:val="22"/>
            </w:rPr>
          </w:pPr>
          <w:hyperlink w:anchor="_Toc75702651" w:history="1">
            <w:r w:rsidR="00880250" w:rsidRPr="0010398C">
              <w:rPr>
                <w:rStyle w:val="Hyperlink"/>
                <w:b/>
                <w:bCs/>
                <w:noProof/>
              </w:rPr>
              <w:t>3.</w:t>
            </w:r>
            <w:r w:rsidR="00880250">
              <w:rPr>
                <w:rFonts w:asciiTheme="minorHAnsi" w:eastAsiaTheme="minorEastAsia" w:hAnsiTheme="minorHAnsi" w:cstheme="minorBidi"/>
                <w:noProof/>
                <w:sz w:val="22"/>
                <w:szCs w:val="22"/>
              </w:rPr>
              <w:tab/>
            </w:r>
            <w:r w:rsidR="00880250" w:rsidRPr="0010398C">
              <w:rPr>
                <w:rStyle w:val="Hyperlink"/>
                <w:b/>
                <w:bCs/>
                <w:noProof/>
              </w:rPr>
              <w:t>Bài toán 2:CÓ SỰ KHÁC NHAU VỀ HIỆU QUẢ GIẢM CÂN VỚI CÁC GIỚI TÍNH KHÁC NHAU?</w:t>
            </w:r>
            <w:r w:rsidR="00880250">
              <w:rPr>
                <w:noProof/>
                <w:webHidden/>
              </w:rPr>
              <w:tab/>
            </w:r>
            <w:r w:rsidR="00880250">
              <w:rPr>
                <w:noProof/>
                <w:webHidden/>
              </w:rPr>
              <w:fldChar w:fldCharType="begin"/>
            </w:r>
            <w:r w:rsidR="00880250">
              <w:rPr>
                <w:noProof/>
                <w:webHidden/>
              </w:rPr>
              <w:instrText xml:space="preserve"> PAGEREF _Toc75702651 \h </w:instrText>
            </w:r>
            <w:r w:rsidR="00880250">
              <w:rPr>
                <w:noProof/>
                <w:webHidden/>
              </w:rPr>
            </w:r>
            <w:r w:rsidR="00880250">
              <w:rPr>
                <w:noProof/>
                <w:webHidden/>
              </w:rPr>
              <w:fldChar w:fldCharType="separate"/>
            </w:r>
            <w:r w:rsidR="00AD2BA3">
              <w:rPr>
                <w:noProof/>
                <w:webHidden/>
              </w:rPr>
              <w:t>12</w:t>
            </w:r>
            <w:r w:rsidR="00880250">
              <w:rPr>
                <w:noProof/>
                <w:webHidden/>
              </w:rPr>
              <w:fldChar w:fldCharType="end"/>
            </w:r>
          </w:hyperlink>
        </w:p>
        <w:p w14:paraId="210AE0A0" w14:textId="31A112DC" w:rsidR="00880250" w:rsidRDefault="006110C5" w:rsidP="00AD2BA3">
          <w:pPr>
            <w:pStyle w:val="TOC3"/>
            <w:tabs>
              <w:tab w:val="right" w:leader="dot" w:pos="9350"/>
            </w:tabs>
            <w:spacing w:before="10" w:after="10"/>
            <w:rPr>
              <w:rFonts w:asciiTheme="minorHAnsi" w:eastAsiaTheme="minorEastAsia" w:hAnsiTheme="minorHAnsi" w:cstheme="minorBidi"/>
              <w:noProof/>
              <w:sz w:val="22"/>
              <w:szCs w:val="22"/>
            </w:rPr>
          </w:pPr>
          <w:hyperlink w:anchor="_Toc75702652" w:history="1">
            <w:r w:rsidR="00880250" w:rsidRPr="0010398C">
              <w:rPr>
                <w:rStyle w:val="Hyperlink"/>
                <w:b/>
                <w:bCs/>
                <w:noProof/>
              </w:rPr>
              <w:t>Phát biểu giải thuyết thống kê</w:t>
            </w:r>
            <w:r w:rsidR="00880250">
              <w:rPr>
                <w:noProof/>
                <w:webHidden/>
              </w:rPr>
              <w:tab/>
            </w:r>
            <w:r w:rsidR="00880250">
              <w:rPr>
                <w:noProof/>
                <w:webHidden/>
              </w:rPr>
              <w:fldChar w:fldCharType="begin"/>
            </w:r>
            <w:r w:rsidR="00880250">
              <w:rPr>
                <w:noProof/>
                <w:webHidden/>
              </w:rPr>
              <w:instrText xml:space="preserve"> PAGEREF _Toc75702652 \h </w:instrText>
            </w:r>
            <w:r w:rsidR="00880250">
              <w:rPr>
                <w:noProof/>
                <w:webHidden/>
              </w:rPr>
            </w:r>
            <w:r w:rsidR="00880250">
              <w:rPr>
                <w:noProof/>
                <w:webHidden/>
              </w:rPr>
              <w:fldChar w:fldCharType="separate"/>
            </w:r>
            <w:r w:rsidR="00AD2BA3">
              <w:rPr>
                <w:noProof/>
                <w:webHidden/>
              </w:rPr>
              <w:t>12</w:t>
            </w:r>
            <w:r w:rsidR="00880250">
              <w:rPr>
                <w:noProof/>
                <w:webHidden/>
              </w:rPr>
              <w:fldChar w:fldCharType="end"/>
            </w:r>
          </w:hyperlink>
        </w:p>
        <w:p w14:paraId="39581BB0" w14:textId="31641CC7" w:rsidR="00880250" w:rsidRDefault="006110C5" w:rsidP="00AD2BA3">
          <w:pPr>
            <w:pStyle w:val="TOC3"/>
            <w:tabs>
              <w:tab w:val="right" w:leader="dot" w:pos="9350"/>
            </w:tabs>
            <w:spacing w:before="10" w:after="10"/>
            <w:rPr>
              <w:rFonts w:asciiTheme="minorHAnsi" w:eastAsiaTheme="minorEastAsia" w:hAnsiTheme="minorHAnsi" w:cstheme="minorBidi"/>
              <w:noProof/>
              <w:sz w:val="22"/>
              <w:szCs w:val="22"/>
            </w:rPr>
          </w:pPr>
          <w:hyperlink w:anchor="_Toc75702653" w:history="1">
            <w:r w:rsidR="00880250" w:rsidRPr="0010398C">
              <w:rPr>
                <w:rStyle w:val="Hyperlink"/>
                <w:b/>
                <w:bCs/>
                <w:noProof/>
              </w:rPr>
              <w:t>Tiến hành tìm bảng Anova:</w:t>
            </w:r>
            <w:r w:rsidR="00880250">
              <w:rPr>
                <w:noProof/>
                <w:webHidden/>
              </w:rPr>
              <w:tab/>
            </w:r>
            <w:r w:rsidR="00880250">
              <w:rPr>
                <w:noProof/>
                <w:webHidden/>
              </w:rPr>
              <w:fldChar w:fldCharType="begin"/>
            </w:r>
            <w:r w:rsidR="00880250">
              <w:rPr>
                <w:noProof/>
                <w:webHidden/>
              </w:rPr>
              <w:instrText xml:space="preserve"> PAGEREF _Toc75702653 \h </w:instrText>
            </w:r>
            <w:r w:rsidR="00880250">
              <w:rPr>
                <w:noProof/>
                <w:webHidden/>
              </w:rPr>
            </w:r>
            <w:r w:rsidR="00880250">
              <w:rPr>
                <w:noProof/>
                <w:webHidden/>
              </w:rPr>
              <w:fldChar w:fldCharType="separate"/>
            </w:r>
            <w:r w:rsidR="00AD2BA3">
              <w:rPr>
                <w:noProof/>
                <w:webHidden/>
              </w:rPr>
              <w:t>13</w:t>
            </w:r>
            <w:r w:rsidR="00880250">
              <w:rPr>
                <w:noProof/>
                <w:webHidden/>
              </w:rPr>
              <w:fldChar w:fldCharType="end"/>
            </w:r>
          </w:hyperlink>
        </w:p>
        <w:p w14:paraId="042B064F" w14:textId="701BFC80" w:rsidR="00880250" w:rsidRDefault="006110C5" w:rsidP="00AD2BA3">
          <w:pPr>
            <w:pStyle w:val="TOC3"/>
            <w:tabs>
              <w:tab w:val="right" w:leader="dot" w:pos="9350"/>
            </w:tabs>
            <w:spacing w:before="10" w:after="10"/>
            <w:rPr>
              <w:rFonts w:asciiTheme="minorHAnsi" w:eastAsiaTheme="minorEastAsia" w:hAnsiTheme="minorHAnsi" w:cstheme="minorBidi"/>
              <w:noProof/>
              <w:sz w:val="22"/>
              <w:szCs w:val="22"/>
            </w:rPr>
          </w:pPr>
          <w:hyperlink w:anchor="_Toc75702654" w:history="1">
            <w:r w:rsidR="00880250" w:rsidRPr="0010398C">
              <w:rPr>
                <w:rStyle w:val="Hyperlink"/>
                <w:b/>
                <w:bCs/>
                <w:noProof/>
              </w:rPr>
              <w:t>Kiểm tra các điều kiện cho kiểm định Anova:</w:t>
            </w:r>
            <w:r w:rsidR="00880250">
              <w:rPr>
                <w:noProof/>
                <w:webHidden/>
              </w:rPr>
              <w:tab/>
            </w:r>
            <w:r w:rsidR="00880250">
              <w:rPr>
                <w:noProof/>
                <w:webHidden/>
              </w:rPr>
              <w:fldChar w:fldCharType="begin"/>
            </w:r>
            <w:r w:rsidR="00880250">
              <w:rPr>
                <w:noProof/>
                <w:webHidden/>
              </w:rPr>
              <w:instrText xml:space="preserve"> PAGEREF _Toc75702654 \h </w:instrText>
            </w:r>
            <w:r w:rsidR="00880250">
              <w:rPr>
                <w:noProof/>
                <w:webHidden/>
              </w:rPr>
            </w:r>
            <w:r w:rsidR="00880250">
              <w:rPr>
                <w:noProof/>
                <w:webHidden/>
              </w:rPr>
              <w:fldChar w:fldCharType="separate"/>
            </w:r>
            <w:r w:rsidR="00AD2BA3">
              <w:rPr>
                <w:noProof/>
                <w:webHidden/>
              </w:rPr>
              <w:t>13</w:t>
            </w:r>
            <w:r w:rsidR="00880250">
              <w:rPr>
                <w:noProof/>
                <w:webHidden/>
              </w:rPr>
              <w:fldChar w:fldCharType="end"/>
            </w:r>
          </w:hyperlink>
        </w:p>
        <w:p w14:paraId="019DB03D" w14:textId="68F6E1E9" w:rsidR="00880250" w:rsidRDefault="006110C5" w:rsidP="00AD2BA3">
          <w:pPr>
            <w:pStyle w:val="TOC1"/>
            <w:tabs>
              <w:tab w:val="right" w:leader="dot" w:pos="9350"/>
            </w:tabs>
            <w:spacing w:before="10" w:after="10"/>
            <w:rPr>
              <w:rFonts w:asciiTheme="minorHAnsi" w:eastAsiaTheme="minorEastAsia" w:hAnsiTheme="minorHAnsi" w:cstheme="minorBidi"/>
              <w:noProof/>
              <w:sz w:val="22"/>
              <w:szCs w:val="22"/>
            </w:rPr>
          </w:pPr>
          <w:hyperlink w:anchor="_Toc75702655" w:history="1">
            <w:r w:rsidR="00880250" w:rsidRPr="0010398C">
              <w:rPr>
                <w:rStyle w:val="Hyperlink"/>
                <w:noProof/>
              </w:rPr>
              <w:t>Tài liệu trích dẫn:</w:t>
            </w:r>
            <w:r w:rsidR="00880250">
              <w:rPr>
                <w:noProof/>
                <w:webHidden/>
              </w:rPr>
              <w:tab/>
            </w:r>
            <w:r w:rsidR="00880250">
              <w:rPr>
                <w:noProof/>
                <w:webHidden/>
              </w:rPr>
              <w:fldChar w:fldCharType="begin"/>
            </w:r>
            <w:r w:rsidR="00880250">
              <w:rPr>
                <w:noProof/>
                <w:webHidden/>
              </w:rPr>
              <w:instrText xml:space="preserve"> PAGEREF _Toc75702655 \h </w:instrText>
            </w:r>
            <w:r w:rsidR="00880250">
              <w:rPr>
                <w:noProof/>
                <w:webHidden/>
              </w:rPr>
            </w:r>
            <w:r w:rsidR="00880250">
              <w:rPr>
                <w:noProof/>
                <w:webHidden/>
              </w:rPr>
              <w:fldChar w:fldCharType="separate"/>
            </w:r>
            <w:r w:rsidR="00AD2BA3">
              <w:rPr>
                <w:noProof/>
                <w:webHidden/>
              </w:rPr>
              <w:t>14</w:t>
            </w:r>
            <w:r w:rsidR="00880250">
              <w:rPr>
                <w:noProof/>
                <w:webHidden/>
              </w:rPr>
              <w:fldChar w:fldCharType="end"/>
            </w:r>
          </w:hyperlink>
        </w:p>
        <w:p w14:paraId="197EB5BB" w14:textId="2ABA581F" w:rsidR="00880250" w:rsidRDefault="006110C5" w:rsidP="00AD2BA3">
          <w:pPr>
            <w:pStyle w:val="TOC1"/>
            <w:tabs>
              <w:tab w:val="right" w:leader="dot" w:pos="9350"/>
            </w:tabs>
            <w:spacing w:before="10" w:after="10"/>
            <w:rPr>
              <w:rFonts w:asciiTheme="minorHAnsi" w:eastAsiaTheme="minorEastAsia" w:hAnsiTheme="minorHAnsi" w:cstheme="minorBidi"/>
              <w:noProof/>
              <w:sz w:val="22"/>
              <w:szCs w:val="22"/>
            </w:rPr>
          </w:pPr>
          <w:hyperlink w:anchor="_Toc75702656" w:history="1">
            <w:r w:rsidR="00880250" w:rsidRPr="0010398C">
              <w:rPr>
                <w:rStyle w:val="Hyperlink"/>
                <w:noProof/>
              </w:rPr>
              <w:t>Kết quả kiểm tra đạo văn:</w:t>
            </w:r>
            <w:r w:rsidR="00880250">
              <w:rPr>
                <w:noProof/>
                <w:webHidden/>
              </w:rPr>
              <w:tab/>
            </w:r>
            <w:r w:rsidR="00880250">
              <w:rPr>
                <w:noProof/>
                <w:webHidden/>
              </w:rPr>
              <w:fldChar w:fldCharType="begin"/>
            </w:r>
            <w:r w:rsidR="00880250">
              <w:rPr>
                <w:noProof/>
                <w:webHidden/>
              </w:rPr>
              <w:instrText xml:space="preserve"> PAGEREF _Toc75702656 \h </w:instrText>
            </w:r>
            <w:r w:rsidR="00880250">
              <w:rPr>
                <w:noProof/>
                <w:webHidden/>
              </w:rPr>
            </w:r>
            <w:r w:rsidR="00880250">
              <w:rPr>
                <w:noProof/>
                <w:webHidden/>
              </w:rPr>
              <w:fldChar w:fldCharType="separate"/>
            </w:r>
            <w:r w:rsidR="00AD2BA3">
              <w:rPr>
                <w:noProof/>
                <w:webHidden/>
              </w:rPr>
              <w:t>14</w:t>
            </w:r>
            <w:r w:rsidR="00880250">
              <w:rPr>
                <w:noProof/>
                <w:webHidden/>
              </w:rPr>
              <w:fldChar w:fldCharType="end"/>
            </w:r>
          </w:hyperlink>
        </w:p>
        <w:p w14:paraId="77433789" w14:textId="2D0E88CC" w:rsidR="002707AB" w:rsidRDefault="002707AB" w:rsidP="00AD2BA3">
          <w:pPr>
            <w:spacing w:before="10" w:after="10"/>
          </w:pPr>
          <w:r>
            <w:rPr>
              <w:b/>
              <w:bCs/>
              <w:noProof/>
            </w:rPr>
            <w:fldChar w:fldCharType="end"/>
          </w:r>
        </w:p>
      </w:sdtContent>
    </w:sdt>
    <w:p w14:paraId="07799CAD" w14:textId="77777777" w:rsidR="00E17EF5" w:rsidRDefault="00E17EF5" w:rsidP="00AD2BA3">
      <w:pPr>
        <w:spacing w:before="10" w:after="10" w:line="259" w:lineRule="auto"/>
      </w:pPr>
      <w:r>
        <w:br w:type="page"/>
      </w:r>
    </w:p>
    <w:p w14:paraId="37837DB7" w14:textId="600AC0A8" w:rsidR="00F70AB6" w:rsidRDefault="00F463DB" w:rsidP="00AD2BA3">
      <w:pPr>
        <w:pStyle w:val="ListParagraph"/>
        <w:numPr>
          <w:ilvl w:val="0"/>
          <w:numId w:val="3"/>
        </w:numPr>
        <w:spacing w:before="10" w:after="10"/>
        <w:jc w:val="both"/>
        <w:outlineLvl w:val="0"/>
        <w:rPr>
          <w:b/>
          <w:bCs/>
          <w:sz w:val="36"/>
          <w:szCs w:val="36"/>
        </w:rPr>
      </w:pPr>
      <w:bookmarkStart w:id="4" w:name="_Toc75702642"/>
      <w:r w:rsidRPr="00F463DB">
        <w:rPr>
          <w:b/>
          <w:bCs/>
          <w:sz w:val="36"/>
          <w:szCs w:val="36"/>
        </w:rPr>
        <w:lastRenderedPageBreak/>
        <w:t>KHÁI QUÁT VỀ THỐNG KÊ MÔ TẢ</w:t>
      </w:r>
      <w:bookmarkEnd w:id="4"/>
    </w:p>
    <w:p w14:paraId="178DE12C" w14:textId="77777777" w:rsidR="00F463DB" w:rsidRPr="00F463DB" w:rsidRDefault="00F463DB" w:rsidP="00AD2BA3">
      <w:pPr>
        <w:pStyle w:val="ListParagraph"/>
        <w:spacing w:before="10" w:after="10"/>
        <w:ind w:left="1080"/>
        <w:jc w:val="both"/>
        <w:rPr>
          <w:b/>
          <w:bCs/>
          <w:sz w:val="36"/>
          <w:szCs w:val="36"/>
        </w:rPr>
      </w:pPr>
    </w:p>
    <w:p w14:paraId="44AFDE23" w14:textId="1A2FDC9E" w:rsidR="00C72B24" w:rsidRPr="00F463DB" w:rsidRDefault="00E17EF5" w:rsidP="00AD2BA3">
      <w:pPr>
        <w:spacing w:before="10" w:after="10"/>
        <w:ind w:left="360"/>
        <w:jc w:val="both"/>
      </w:pPr>
      <w:r w:rsidRPr="00F463DB">
        <w:t>Thống kê mô tả được dùng để mô tả những đặc tính cơ bản của dữ liệu thu thập được từ</w:t>
      </w:r>
      <w:r w:rsidR="00245D26" w:rsidRPr="00F463DB">
        <w:t xml:space="preserve"> các nghiên </w:t>
      </w:r>
      <w:r w:rsidRPr="00F463DB">
        <w:t xml:space="preserve">cứu qua các </w:t>
      </w:r>
      <w:r w:rsidR="00245D26" w:rsidRPr="00F463DB">
        <w:t>phương pháp</w:t>
      </w:r>
      <w:r w:rsidRPr="00F463DB">
        <w:t xml:space="preserve"> khác nhau.</w:t>
      </w:r>
    </w:p>
    <w:p w14:paraId="2B574A3A" w14:textId="0BBE6DB4" w:rsidR="00245D26" w:rsidRPr="00F463DB" w:rsidRDefault="00245D26" w:rsidP="00AD2BA3">
      <w:pPr>
        <w:spacing w:before="10" w:after="10"/>
        <w:ind w:left="360"/>
        <w:jc w:val="both"/>
      </w:pPr>
      <w:r w:rsidRPr="00F463DB">
        <w:t>Khi tạo các trị thống kê mô tả, người ta có thể nhắm đến 2 mục tiêu:</w:t>
      </w:r>
    </w:p>
    <w:p w14:paraId="4EC75EBF" w14:textId="77777777" w:rsidR="00245D26" w:rsidRPr="00F463DB" w:rsidRDefault="00245D26" w:rsidP="00AD2BA3">
      <w:pPr>
        <w:spacing w:before="10" w:after="10"/>
        <w:ind w:left="360"/>
        <w:jc w:val="both"/>
      </w:pPr>
    </w:p>
    <w:p w14:paraId="518AB0C2" w14:textId="33F69054" w:rsidR="00245D26" w:rsidRPr="00F463DB" w:rsidRDefault="00245D26" w:rsidP="00AD2BA3">
      <w:pPr>
        <w:pStyle w:val="ListParagraph"/>
        <w:numPr>
          <w:ilvl w:val="0"/>
          <w:numId w:val="2"/>
        </w:numPr>
        <w:spacing w:before="10" w:after="10"/>
        <w:ind w:left="1080"/>
        <w:jc w:val="both"/>
      </w:pPr>
      <w:r w:rsidRPr="00F463DB">
        <w:t xml:space="preserve">Chọn một </w:t>
      </w:r>
      <w:r w:rsidR="000354A1" w:rsidRPr="00F463DB">
        <w:t xml:space="preserve">giá </w:t>
      </w:r>
      <w:r w:rsidRPr="00F463DB">
        <w:t>trị thống kê để chỉ ra những đơn vị có vẻ giống nhau thực ra có thể khác nhau thế nào. Các giáo trình thống kê gọi một giải pháp đáp ứng mục tiêu này là thước đo khuynh hướng trung tâm.</w:t>
      </w:r>
    </w:p>
    <w:p w14:paraId="3BE277A0" w14:textId="33E49EEC" w:rsidR="00245D26" w:rsidRPr="00F463DB" w:rsidRDefault="00245D26" w:rsidP="00AD2BA3">
      <w:pPr>
        <w:pStyle w:val="ListParagraph"/>
        <w:numPr>
          <w:ilvl w:val="0"/>
          <w:numId w:val="2"/>
        </w:numPr>
        <w:spacing w:before="10" w:after="10"/>
        <w:ind w:left="1080"/>
        <w:jc w:val="both"/>
      </w:pPr>
      <w:r w:rsidRPr="00F463DB">
        <w:t>Chọn một trị thống kê khác cho thấy các đơn vị khác nhau thế nào. Loại trị thống kê này thường được gọi là một thước đo phân tán thống kê.</w:t>
      </w:r>
    </w:p>
    <w:p w14:paraId="5AE4462C" w14:textId="76DF7710" w:rsidR="00245D26" w:rsidRPr="00F463DB" w:rsidRDefault="00245D26" w:rsidP="00AD2BA3">
      <w:pPr>
        <w:spacing w:before="10" w:after="10"/>
        <w:ind w:left="360"/>
        <w:jc w:val="both"/>
      </w:pPr>
      <w:r w:rsidRPr="00F463DB">
        <w:t>Khi tóm tắt một lượng như độ dài, cân nặng hay tuổi tác, người ta thường sử dụng các trị thống kê như số trung bình cộng, trung vị; hay trong trường hợp một phân bố đơn mode (số trung phương), người ta thường dùng mode.</w:t>
      </w:r>
    </w:p>
    <w:p w14:paraId="391B109C" w14:textId="747075B8" w:rsidR="00245D26" w:rsidRPr="00F463DB" w:rsidRDefault="00245D26" w:rsidP="00AD2BA3">
      <w:pPr>
        <w:spacing w:before="10" w:after="10"/>
        <w:ind w:left="360"/>
        <w:jc w:val="both"/>
      </w:pPr>
      <w:r w:rsidRPr="00F463DB">
        <w:t>Các thước đo chung nhất về mức độ phân tán của dữ liệu lượng là phương sai, giá trị căn bậc 2, tức là độ lệch chuẩn; khoảng; khoảng cách giữa các tứ phân vị; và độ lệch bình quân tuyệt đối.</w:t>
      </w:r>
      <w:r w:rsidR="004A3FAF">
        <w:fldChar w:fldCharType="begin"/>
      </w:r>
      <w:r w:rsidR="004A3FAF">
        <w:instrText xml:space="preserve"> ADDIN ZOTERO_ITEM CSL_CITATION {"citationID":"e3lp9EPK","properties":{"formattedCitation":"(1)","plainCitation":"(1)","noteIndex":0},"citationItems":[{"id":39,"uris":["http://zotero.org/users/local/2eL5rN67/items/QKZBLTDH"],"uri":["http://zotero.org/users/local/2eL5rN67/items/QKZBLTDH"],"itemData":{"id":39,"type":"article","title":"Snapshot","URL":"https://vi.wikipedia.org/w/index.php?title=Th%E1%BB%91ng_k%C3%AA_m%C3%B4_t%E1%BA%A3&amp;oldid=64393023","accessed":{"date-parts":[["2021",6,27]]}}}],"schema":"https://github.com/citation-style-language/schema/raw/master/csl-citation.json"} </w:instrText>
      </w:r>
      <w:r w:rsidR="004A3FAF">
        <w:fldChar w:fldCharType="separate"/>
      </w:r>
      <w:r w:rsidR="004A3FAF" w:rsidRPr="004A3FAF">
        <w:t>(1)</w:t>
      </w:r>
      <w:r w:rsidR="004A3FAF">
        <w:fldChar w:fldCharType="end"/>
      </w:r>
    </w:p>
    <w:p w14:paraId="48149F0B" w14:textId="53396F19" w:rsidR="00245D26" w:rsidRPr="00F463DB" w:rsidRDefault="00F463DB" w:rsidP="00AD2BA3">
      <w:pPr>
        <w:pStyle w:val="ListParagraph"/>
        <w:numPr>
          <w:ilvl w:val="0"/>
          <w:numId w:val="3"/>
        </w:numPr>
        <w:spacing w:before="10" w:after="10"/>
        <w:jc w:val="both"/>
        <w:outlineLvl w:val="0"/>
        <w:rPr>
          <w:rFonts w:eastAsia="Times New Roman"/>
          <w:b/>
          <w:bCs/>
          <w:color w:val="3C4043"/>
          <w:spacing w:val="3"/>
          <w:sz w:val="36"/>
          <w:szCs w:val="36"/>
        </w:rPr>
      </w:pPr>
      <w:bookmarkStart w:id="5" w:name="_Toc75702643"/>
      <w:r w:rsidRPr="00F463DB">
        <w:rPr>
          <w:rFonts w:eastAsia="Times New Roman"/>
          <w:b/>
          <w:bCs/>
          <w:color w:val="3C4043"/>
          <w:spacing w:val="3"/>
          <w:sz w:val="36"/>
          <w:szCs w:val="36"/>
        </w:rPr>
        <w:t>PHẦN PHÂN TÍCH THỐNG KÊ MÔ TẢ VIẾT CÁC MÔ TẢ VỀ TẬP DỮ LIỆU INC_EXP_DATA</w:t>
      </w:r>
      <w:bookmarkEnd w:id="5"/>
    </w:p>
    <w:p w14:paraId="1F52F14D" w14:textId="7B8CB627" w:rsidR="00660D47" w:rsidRPr="00F463DB" w:rsidRDefault="004B69C5" w:rsidP="00AD2BA3">
      <w:pPr>
        <w:spacing w:before="10" w:after="10"/>
        <w:ind w:left="360"/>
        <w:jc w:val="both"/>
        <w:rPr>
          <w:rFonts w:eastAsia="Times New Roman"/>
          <w:color w:val="3C4043"/>
          <w:spacing w:val="3"/>
        </w:rPr>
      </w:pPr>
      <w:r w:rsidRPr="00F463DB">
        <w:rPr>
          <w:rFonts w:eastAsia="Times New Roman"/>
          <w:color w:val="3C4043"/>
          <w:spacing w:val="3"/>
        </w:rPr>
        <w:t>Tập dữ liệu Inc_Exp_Data có</w:t>
      </w:r>
      <w:r w:rsidR="00146399" w:rsidRPr="00F463DB">
        <w:rPr>
          <w:rFonts w:eastAsia="Times New Roman"/>
          <w:color w:val="3C4043"/>
          <w:spacing w:val="3"/>
        </w:rPr>
        <w:t xml:space="preserve"> 7 loại dữ liệu, gồn có </w:t>
      </w:r>
      <w:r w:rsidR="00615A31" w:rsidRPr="00F463DB">
        <w:rPr>
          <w:rFonts w:eastAsia="Times New Roman"/>
          <w:color w:val="3C4043"/>
          <w:spacing w:val="3"/>
        </w:rPr>
        <w:t>4</w:t>
      </w:r>
      <w:r w:rsidR="00146399" w:rsidRPr="00F463DB">
        <w:rPr>
          <w:rFonts w:eastAsia="Times New Roman"/>
          <w:color w:val="3C4043"/>
          <w:spacing w:val="3"/>
        </w:rPr>
        <w:t xml:space="preserve"> loại thuộc kiểu dữ liệu định lượng và </w:t>
      </w:r>
      <w:r w:rsidR="00615A31" w:rsidRPr="00F463DB">
        <w:rPr>
          <w:rFonts w:eastAsia="Times New Roman"/>
          <w:color w:val="3C4043"/>
          <w:spacing w:val="3"/>
        </w:rPr>
        <w:t>3</w:t>
      </w:r>
      <w:r w:rsidR="00146399" w:rsidRPr="00F463DB">
        <w:rPr>
          <w:rFonts w:eastAsia="Times New Roman"/>
          <w:color w:val="3C4043"/>
          <w:spacing w:val="3"/>
        </w:rPr>
        <w:t xml:space="preserve"> loại dữ liệu thuộc kiểu dữ liệu đinh tính.</w:t>
      </w:r>
    </w:p>
    <w:p w14:paraId="04722583" w14:textId="79B56744" w:rsidR="006609FB" w:rsidRPr="00F463DB" w:rsidRDefault="000B637B" w:rsidP="00AD2BA3">
      <w:pPr>
        <w:spacing w:before="10" w:after="10"/>
        <w:ind w:left="360"/>
        <w:jc w:val="both"/>
        <w:rPr>
          <w:b/>
          <w:bCs/>
          <w:i/>
          <w:iCs/>
          <w:shd w:val="clear" w:color="auto" w:fill="FFFFFF"/>
        </w:rPr>
      </w:pPr>
      <w:r w:rsidRPr="00F463DB">
        <w:rPr>
          <w:rFonts w:eastAsia="Times New Roman"/>
          <w:color w:val="3C4043"/>
          <w:spacing w:val="3"/>
        </w:rPr>
        <w:t>Về dữ liệu định lượng</w:t>
      </w:r>
      <w:r w:rsidR="00B91E1F" w:rsidRPr="00F463DB">
        <w:rPr>
          <w:rFonts w:eastAsia="Times New Roman"/>
          <w:color w:val="3C4043"/>
          <w:spacing w:val="3"/>
        </w:rPr>
        <w:t xml:space="preserve"> </w:t>
      </w:r>
      <w:r w:rsidR="00E808B5" w:rsidRPr="00F463DB">
        <w:rPr>
          <w:rFonts w:eastAsia="Times New Roman"/>
          <w:color w:val="3C4043"/>
          <w:spacing w:val="3"/>
        </w:rPr>
        <w:t>gồm</w:t>
      </w:r>
      <w:r w:rsidR="00B91E1F" w:rsidRPr="00F463DB">
        <w:rPr>
          <w:rFonts w:eastAsia="Times New Roman"/>
          <w:color w:val="3C4043"/>
          <w:spacing w:val="3"/>
        </w:rPr>
        <w:t xml:space="preserve">: </w:t>
      </w:r>
      <w:r w:rsidR="00B91E1F" w:rsidRPr="00F463DB">
        <w:rPr>
          <w:rFonts w:eastAsia="Times New Roman"/>
          <w:b/>
          <w:bCs/>
          <w:i/>
          <w:iCs/>
          <w:color w:val="3C4043"/>
          <w:spacing w:val="3"/>
        </w:rPr>
        <w:t xml:space="preserve">Mthly_HH_Income, </w:t>
      </w:r>
      <w:proofErr w:type="gramStart"/>
      <w:r w:rsidR="006D3AF4" w:rsidRPr="00F463DB">
        <w:rPr>
          <w:b/>
          <w:bCs/>
          <w:i/>
          <w:iCs/>
          <w:shd w:val="clear" w:color="auto" w:fill="FFFFFF"/>
        </w:rPr>
        <w:t>Mthly</w:t>
      </w:r>
      <w:proofErr w:type="gramEnd"/>
      <w:r w:rsidR="006D3AF4" w:rsidRPr="00F463DB">
        <w:rPr>
          <w:b/>
          <w:bCs/>
          <w:i/>
          <w:iCs/>
          <w:shd w:val="clear" w:color="auto" w:fill="FFFFFF"/>
        </w:rPr>
        <w:t>_HH_Expense</w:t>
      </w:r>
      <w:r w:rsidR="00BA0461" w:rsidRPr="00F463DB">
        <w:rPr>
          <w:b/>
          <w:bCs/>
          <w:i/>
          <w:iCs/>
          <w:shd w:val="clear" w:color="auto" w:fill="FFFFFF"/>
        </w:rPr>
        <w:t>, Emi_or_Rent_Amt, Annual_HH_Income</w:t>
      </w:r>
      <w:r w:rsidR="006609FB" w:rsidRPr="00F463DB">
        <w:rPr>
          <w:b/>
          <w:bCs/>
          <w:i/>
          <w:iCs/>
          <w:shd w:val="clear" w:color="auto" w:fill="FFFFFF"/>
        </w:rPr>
        <w:t>.</w:t>
      </w:r>
    </w:p>
    <w:p w14:paraId="027077FC" w14:textId="70136BB8" w:rsidR="00A90A41" w:rsidRPr="00F463DB" w:rsidRDefault="00EA007A" w:rsidP="00AD2BA3">
      <w:pPr>
        <w:spacing w:before="10" w:after="10"/>
        <w:ind w:left="360"/>
        <w:jc w:val="both"/>
        <w:rPr>
          <w:rFonts w:eastAsia="Times New Roman"/>
          <w:color w:val="3C4043"/>
          <w:spacing w:val="3"/>
        </w:rPr>
      </w:pPr>
      <w:r w:rsidRPr="00F463DB">
        <w:rPr>
          <w:rFonts w:eastAsia="Times New Roman"/>
          <w:color w:val="3C4043"/>
          <w:spacing w:val="3"/>
        </w:rPr>
        <w:t>Để thực hiện thống kê mô tả cho</w:t>
      </w:r>
      <w:r w:rsidR="00C74E81" w:rsidRPr="00F463DB">
        <w:rPr>
          <w:rFonts w:eastAsia="Times New Roman"/>
          <w:color w:val="3C4043"/>
          <w:spacing w:val="3"/>
        </w:rPr>
        <w:t xml:space="preserve"> các loại dữ liệu định lượng ta dùng hàm </w:t>
      </w:r>
      <w:proofErr w:type="gramStart"/>
      <w:r w:rsidR="00C74E81" w:rsidRPr="00F463DB">
        <w:rPr>
          <w:rFonts w:eastAsia="Times New Roman"/>
          <w:color w:val="3C4043"/>
          <w:spacing w:val="3"/>
        </w:rPr>
        <w:t>describe</w:t>
      </w:r>
      <w:r w:rsidR="00BB49EF" w:rsidRPr="00F463DB">
        <w:rPr>
          <w:rFonts w:eastAsia="Times New Roman"/>
          <w:color w:val="3C4043"/>
          <w:spacing w:val="3"/>
        </w:rPr>
        <w:t>(</w:t>
      </w:r>
      <w:proofErr w:type="gramEnd"/>
      <w:r w:rsidR="00BB49EF" w:rsidRPr="00F463DB">
        <w:rPr>
          <w:rFonts w:eastAsia="Times New Roman"/>
          <w:color w:val="3C4043"/>
          <w:spacing w:val="3"/>
        </w:rPr>
        <w:t>) của thư viện pandas. Sau khi áp dụng lệnh ta thu được:</w:t>
      </w:r>
    </w:p>
    <w:tbl>
      <w:tblPr>
        <w:tblStyle w:val="TableGrid"/>
        <w:tblpPr w:leftFromText="180" w:rightFromText="180" w:vertAnchor="text" w:horzAnchor="margin" w:tblpX="355" w:tblpY="-34"/>
        <w:tblW w:w="0" w:type="auto"/>
        <w:tblLook w:val="04A0" w:firstRow="1" w:lastRow="0" w:firstColumn="1" w:lastColumn="0" w:noHBand="0" w:noVBand="1"/>
      </w:tblPr>
      <w:tblGrid>
        <w:gridCol w:w="4140"/>
        <w:gridCol w:w="4855"/>
      </w:tblGrid>
      <w:tr w:rsidR="00A90A41" w:rsidRPr="00F463DB" w14:paraId="5621A77A" w14:textId="77777777" w:rsidTr="00D040A6">
        <w:tc>
          <w:tcPr>
            <w:tcW w:w="4140" w:type="dxa"/>
          </w:tcPr>
          <w:p w14:paraId="001AC457" w14:textId="75644EE8" w:rsidR="00A90A41" w:rsidRPr="00F463DB" w:rsidRDefault="00A90A41" w:rsidP="00AD2BA3">
            <w:pPr>
              <w:spacing w:before="10" w:after="10"/>
              <w:jc w:val="both"/>
              <w:rPr>
                <w:shd w:val="clear" w:color="auto" w:fill="FFFFFF"/>
              </w:rPr>
            </w:pPr>
            <w:r w:rsidRPr="00F463DB">
              <w:rPr>
                <w:b/>
                <w:bCs/>
                <w:shd w:val="clear" w:color="auto" w:fill="FFFFFF"/>
              </w:rPr>
              <w:t>count</w:t>
            </w:r>
          </w:p>
        </w:tc>
        <w:tc>
          <w:tcPr>
            <w:tcW w:w="4855" w:type="dxa"/>
          </w:tcPr>
          <w:p w14:paraId="1DEADCB4" w14:textId="5C27E8E1" w:rsidR="00A90A41" w:rsidRPr="00F463DB" w:rsidRDefault="00A90A41" w:rsidP="00AD2BA3">
            <w:pPr>
              <w:spacing w:before="10" w:after="10"/>
              <w:jc w:val="both"/>
              <w:rPr>
                <w:shd w:val="clear" w:color="auto" w:fill="FFFFFF"/>
              </w:rPr>
            </w:pPr>
            <w:r w:rsidRPr="00F463DB">
              <w:rPr>
                <w:shd w:val="clear" w:color="auto" w:fill="FFFFFF"/>
              </w:rPr>
              <w:t>Số lượng mẫu</w:t>
            </w:r>
          </w:p>
        </w:tc>
      </w:tr>
      <w:tr w:rsidR="00A90A41" w:rsidRPr="00F463DB" w14:paraId="632D2A7B" w14:textId="77777777" w:rsidTr="00D040A6">
        <w:tc>
          <w:tcPr>
            <w:tcW w:w="4140" w:type="dxa"/>
          </w:tcPr>
          <w:p w14:paraId="6422E37C" w14:textId="6759FDA7" w:rsidR="00A90A41" w:rsidRPr="00F463DB" w:rsidRDefault="00A90A41" w:rsidP="00AD2BA3">
            <w:pPr>
              <w:spacing w:before="10" w:after="10"/>
              <w:jc w:val="both"/>
              <w:rPr>
                <w:shd w:val="clear" w:color="auto" w:fill="FFFFFF"/>
              </w:rPr>
            </w:pPr>
            <w:r w:rsidRPr="00F463DB">
              <w:rPr>
                <w:b/>
                <w:bCs/>
                <w:shd w:val="clear" w:color="auto" w:fill="FFFFFF"/>
              </w:rPr>
              <w:t>mean</w:t>
            </w:r>
          </w:p>
        </w:tc>
        <w:tc>
          <w:tcPr>
            <w:tcW w:w="4855" w:type="dxa"/>
          </w:tcPr>
          <w:p w14:paraId="297E0907" w14:textId="6E5EE367" w:rsidR="00A90A41" w:rsidRPr="00F463DB" w:rsidRDefault="00A90A41" w:rsidP="00AD2BA3">
            <w:pPr>
              <w:spacing w:before="10" w:after="10"/>
              <w:jc w:val="both"/>
              <w:rPr>
                <w:shd w:val="clear" w:color="auto" w:fill="FFFFFF"/>
              </w:rPr>
            </w:pPr>
            <w:r w:rsidRPr="00F463DB">
              <w:rPr>
                <w:shd w:val="clear" w:color="auto" w:fill="FFFFFF"/>
              </w:rPr>
              <w:t>Trung bình mẫu</w:t>
            </w:r>
          </w:p>
        </w:tc>
      </w:tr>
      <w:tr w:rsidR="00A90A41" w:rsidRPr="00F463DB" w14:paraId="4225E215" w14:textId="77777777" w:rsidTr="00D040A6">
        <w:tc>
          <w:tcPr>
            <w:tcW w:w="4140" w:type="dxa"/>
          </w:tcPr>
          <w:p w14:paraId="56C3A1D3" w14:textId="7055DF76" w:rsidR="00A90A41" w:rsidRPr="00F463DB" w:rsidRDefault="00A90A41" w:rsidP="00AD2BA3">
            <w:pPr>
              <w:spacing w:before="10" w:after="10"/>
              <w:jc w:val="both"/>
              <w:rPr>
                <w:shd w:val="clear" w:color="auto" w:fill="FFFFFF"/>
              </w:rPr>
            </w:pPr>
            <w:r w:rsidRPr="00F463DB">
              <w:rPr>
                <w:b/>
                <w:bCs/>
                <w:shd w:val="clear" w:color="auto" w:fill="FFFFFF"/>
              </w:rPr>
              <w:t>std</w:t>
            </w:r>
          </w:p>
        </w:tc>
        <w:tc>
          <w:tcPr>
            <w:tcW w:w="4855" w:type="dxa"/>
          </w:tcPr>
          <w:p w14:paraId="2A240022" w14:textId="5AED4F4E" w:rsidR="00A90A41" w:rsidRPr="00F463DB" w:rsidRDefault="00A90A41" w:rsidP="00AD2BA3">
            <w:pPr>
              <w:spacing w:before="10" w:after="10"/>
              <w:jc w:val="both"/>
              <w:rPr>
                <w:shd w:val="clear" w:color="auto" w:fill="FFFFFF"/>
              </w:rPr>
            </w:pPr>
            <w:r w:rsidRPr="00F463DB">
              <w:rPr>
                <w:shd w:val="clear" w:color="auto" w:fill="FFFFFF"/>
              </w:rPr>
              <w:t>Độ lệch chuẩn</w:t>
            </w:r>
          </w:p>
        </w:tc>
      </w:tr>
      <w:tr w:rsidR="00A90A41" w:rsidRPr="00F463DB" w14:paraId="6B6CE2F6" w14:textId="77777777" w:rsidTr="00D040A6">
        <w:tc>
          <w:tcPr>
            <w:tcW w:w="4140" w:type="dxa"/>
          </w:tcPr>
          <w:p w14:paraId="425F0F47" w14:textId="0A1C5756" w:rsidR="00A90A41" w:rsidRPr="00F463DB" w:rsidRDefault="00A90A41" w:rsidP="00AD2BA3">
            <w:pPr>
              <w:spacing w:before="10" w:after="10"/>
              <w:jc w:val="both"/>
              <w:rPr>
                <w:shd w:val="clear" w:color="auto" w:fill="FFFFFF"/>
              </w:rPr>
            </w:pPr>
            <w:r w:rsidRPr="00F463DB">
              <w:rPr>
                <w:b/>
                <w:bCs/>
                <w:shd w:val="clear" w:color="auto" w:fill="FFFFFF"/>
              </w:rPr>
              <w:t>min</w:t>
            </w:r>
          </w:p>
        </w:tc>
        <w:tc>
          <w:tcPr>
            <w:tcW w:w="4855" w:type="dxa"/>
          </w:tcPr>
          <w:p w14:paraId="53D9F3DA" w14:textId="748BF209" w:rsidR="00A90A41" w:rsidRPr="00F463DB" w:rsidRDefault="00A90A41" w:rsidP="00AD2BA3">
            <w:pPr>
              <w:spacing w:before="10" w:after="10"/>
              <w:jc w:val="both"/>
              <w:rPr>
                <w:shd w:val="clear" w:color="auto" w:fill="FFFFFF"/>
              </w:rPr>
            </w:pPr>
            <w:r w:rsidRPr="00F463DB">
              <w:rPr>
                <w:shd w:val="clear" w:color="auto" w:fill="FFFFFF"/>
              </w:rPr>
              <w:t>Giá trị nhỏ nhất</w:t>
            </w:r>
          </w:p>
        </w:tc>
      </w:tr>
      <w:tr w:rsidR="00A90A41" w:rsidRPr="00F463DB" w14:paraId="77571DD2" w14:textId="77777777" w:rsidTr="00D040A6">
        <w:tc>
          <w:tcPr>
            <w:tcW w:w="4140" w:type="dxa"/>
          </w:tcPr>
          <w:p w14:paraId="4B4BDF5E" w14:textId="4391DD1B" w:rsidR="00A90A41" w:rsidRPr="00F463DB" w:rsidRDefault="00A90A41" w:rsidP="00AD2BA3">
            <w:pPr>
              <w:spacing w:before="10" w:after="10"/>
              <w:jc w:val="both"/>
              <w:rPr>
                <w:shd w:val="clear" w:color="auto" w:fill="FFFFFF"/>
              </w:rPr>
            </w:pPr>
            <w:r w:rsidRPr="00F463DB">
              <w:rPr>
                <w:b/>
                <w:bCs/>
                <w:shd w:val="clear" w:color="auto" w:fill="FFFFFF"/>
              </w:rPr>
              <w:t>25%</w:t>
            </w:r>
            <w:r w:rsidRPr="00F463DB">
              <w:rPr>
                <w:shd w:val="clear" w:color="auto" w:fill="FFFFFF"/>
              </w:rPr>
              <w:t xml:space="preserve">, </w:t>
            </w:r>
            <w:r w:rsidRPr="00F463DB">
              <w:rPr>
                <w:b/>
                <w:bCs/>
                <w:shd w:val="clear" w:color="auto" w:fill="FFFFFF"/>
              </w:rPr>
              <w:t>50%</w:t>
            </w:r>
            <w:r w:rsidRPr="00F463DB">
              <w:rPr>
                <w:shd w:val="clear" w:color="auto" w:fill="FFFFFF"/>
              </w:rPr>
              <w:t xml:space="preserve">, </w:t>
            </w:r>
            <w:r w:rsidRPr="00F463DB">
              <w:rPr>
                <w:b/>
                <w:bCs/>
                <w:shd w:val="clear" w:color="auto" w:fill="FFFFFF"/>
              </w:rPr>
              <w:t>75%</w:t>
            </w:r>
          </w:p>
        </w:tc>
        <w:tc>
          <w:tcPr>
            <w:tcW w:w="4855" w:type="dxa"/>
          </w:tcPr>
          <w:p w14:paraId="38C4F77C" w14:textId="76C6B484" w:rsidR="00A90A41" w:rsidRPr="00F463DB" w:rsidRDefault="00A90A41" w:rsidP="00AD2BA3">
            <w:pPr>
              <w:spacing w:before="10" w:after="10"/>
              <w:jc w:val="both"/>
              <w:rPr>
                <w:shd w:val="clear" w:color="auto" w:fill="FFFFFF"/>
              </w:rPr>
            </w:pPr>
            <w:r w:rsidRPr="00F463DB">
              <w:rPr>
                <w:shd w:val="clear" w:color="auto" w:fill="FFFFFF"/>
              </w:rPr>
              <w:t>Tứ phân vị</w:t>
            </w:r>
          </w:p>
        </w:tc>
      </w:tr>
      <w:tr w:rsidR="00A90A41" w:rsidRPr="00F463DB" w14:paraId="5AB7D442" w14:textId="77777777" w:rsidTr="00D040A6">
        <w:tc>
          <w:tcPr>
            <w:tcW w:w="4140" w:type="dxa"/>
          </w:tcPr>
          <w:p w14:paraId="641FEFF5" w14:textId="05EE7B33" w:rsidR="00A90A41" w:rsidRPr="00F463DB" w:rsidRDefault="00A90A41" w:rsidP="00AD2BA3">
            <w:pPr>
              <w:spacing w:before="10" w:after="10"/>
              <w:jc w:val="both"/>
              <w:rPr>
                <w:shd w:val="clear" w:color="auto" w:fill="FFFFFF"/>
              </w:rPr>
            </w:pPr>
            <w:r w:rsidRPr="00F463DB">
              <w:rPr>
                <w:b/>
                <w:bCs/>
                <w:shd w:val="clear" w:color="auto" w:fill="FFFFFF"/>
              </w:rPr>
              <w:t>max</w:t>
            </w:r>
          </w:p>
        </w:tc>
        <w:tc>
          <w:tcPr>
            <w:tcW w:w="4855" w:type="dxa"/>
          </w:tcPr>
          <w:p w14:paraId="38456EC9" w14:textId="4B1038D9" w:rsidR="00A90A41" w:rsidRPr="00F463DB" w:rsidRDefault="00A90A41" w:rsidP="00AD2BA3">
            <w:pPr>
              <w:spacing w:before="10" w:after="10"/>
              <w:jc w:val="both"/>
              <w:rPr>
                <w:shd w:val="clear" w:color="auto" w:fill="FFFFFF"/>
              </w:rPr>
            </w:pPr>
            <w:r w:rsidRPr="00F463DB">
              <w:rPr>
                <w:shd w:val="clear" w:color="auto" w:fill="FFFFFF"/>
              </w:rPr>
              <w:t>Giá trị lớn nhất</w:t>
            </w:r>
          </w:p>
        </w:tc>
      </w:tr>
    </w:tbl>
    <w:p w14:paraId="7AB8818C" w14:textId="7C6C4443" w:rsidR="00A90A41" w:rsidRPr="00F463DB" w:rsidRDefault="00A90A41" w:rsidP="00AD2BA3">
      <w:pPr>
        <w:spacing w:before="10" w:after="10"/>
        <w:ind w:left="360"/>
        <w:jc w:val="both"/>
        <w:rPr>
          <w:rFonts w:eastAsia="Times New Roman"/>
          <w:color w:val="3C4043"/>
          <w:spacing w:val="3"/>
        </w:rPr>
      </w:pPr>
    </w:p>
    <w:p w14:paraId="53B244E6" w14:textId="5D634653" w:rsidR="00A90A41" w:rsidRPr="00F463DB" w:rsidRDefault="00A90A41" w:rsidP="00AD2BA3">
      <w:pPr>
        <w:spacing w:before="10" w:after="10"/>
        <w:ind w:left="360"/>
        <w:jc w:val="both"/>
        <w:rPr>
          <w:rFonts w:eastAsia="Times New Roman"/>
          <w:color w:val="3C4043"/>
          <w:spacing w:val="3"/>
        </w:rPr>
      </w:pPr>
    </w:p>
    <w:p w14:paraId="12FEC887" w14:textId="5DF24D8B" w:rsidR="00A90A41" w:rsidRPr="00F463DB" w:rsidRDefault="00A90A41" w:rsidP="00AD2BA3">
      <w:pPr>
        <w:spacing w:before="10" w:after="10"/>
        <w:ind w:left="360"/>
        <w:jc w:val="both"/>
        <w:rPr>
          <w:rFonts w:eastAsia="Times New Roman"/>
          <w:color w:val="3C4043"/>
          <w:spacing w:val="3"/>
        </w:rPr>
      </w:pPr>
    </w:p>
    <w:p w14:paraId="69FAAE72" w14:textId="185277E9" w:rsidR="00A90A41" w:rsidRPr="00F463DB" w:rsidRDefault="00A90A41" w:rsidP="00AD2BA3">
      <w:pPr>
        <w:spacing w:before="10" w:after="10"/>
        <w:ind w:left="360"/>
        <w:jc w:val="both"/>
        <w:rPr>
          <w:rFonts w:eastAsia="Times New Roman"/>
          <w:color w:val="3C4043"/>
          <w:spacing w:val="3"/>
        </w:rPr>
      </w:pPr>
    </w:p>
    <w:p w14:paraId="5266352C" w14:textId="03EB3907" w:rsidR="001D66EC" w:rsidRPr="00F463DB" w:rsidRDefault="00147E4B"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ind w:left="720"/>
        <w:jc w:val="both"/>
        <w:rPr>
          <w:rFonts w:eastAsia="Times New Roman"/>
          <w:b/>
          <w:bCs/>
          <w:color w:val="000000" w:themeColor="text1"/>
        </w:rPr>
      </w:pPr>
      <w:r w:rsidRPr="00F463DB">
        <w:rPr>
          <w:rFonts w:eastAsia="Times New Roman"/>
          <w:b/>
          <w:bCs/>
          <w:color w:val="000000" w:themeColor="text1"/>
        </w:rPr>
        <w:tab/>
      </w:r>
    </w:p>
    <w:p w14:paraId="71F76A27" w14:textId="77777777" w:rsidR="001D66EC" w:rsidRPr="00F463DB" w:rsidRDefault="001D66EC" w:rsidP="00AD2BA3">
      <w:pPr>
        <w:spacing w:before="10" w:after="10" w:line="259" w:lineRule="auto"/>
        <w:jc w:val="both"/>
        <w:rPr>
          <w:rFonts w:eastAsia="Times New Roman"/>
          <w:b/>
          <w:bCs/>
          <w:color w:val="000000" w:themeColor="text1"/>
        </w:rPr>
      </w:pPr>
      <w:r w:rsidRPr="00F463DB">
        <w:rPr>
          <w:rFonts w:eastAsia="Times New Roman"/>
          <w:b/>
          <w:bCs/>
          <w:color w:val="000000" w:themeColor="text1"/>
        </w:rPr>
        <w:br w:type="page"/>
      </w:r>
    </w:p>
    <w:p w14:paraId="4865C960" w14:textId="77777777" w:rsidR="00CD3025" w:rsidRPr="00F463DB" w:rsidRDefault="00CD3025"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ind w:left="720"/>
        <w:jc w:val="both"/>
        <w:rPr>
          <w:rFonts w:eastAsia="Times New Roman"/>
          <w:b/>
          <w:bCs/>
          <w:color w:val="000000" w:themeColor="text1"/>
        </w:rPr>
      </w:pPr>
    </w:p>
    <w:tbl>
      <w:tblPr>
        <w:tblStyle w:val="TableGrid"/>
        <w:tblW w:w="0" w:type="auto"/>
        <w:tblInd w:w="720" w:type="dxa"/>
        <w:tblLook w:val="04A0" w:firstRow="1" w:lastRow="0" w:firstColumn="1" w:lastColumn="0" w:noHBand="0" w:noVBand="1"/>
      </w:tblPr>
      <w:tblGrid>
        <w:gridCol w:w="2357"/>
        <w:gridCol w:w="6273"/>
      </w:tblGrid>
      <w:tr w:rsidR="005768B7" w:rsidRPr="00F463DB" w14:paraId="28A6A173" w14:textId="77777777" w:rsidTr="00615A31">
        <w:trPr>
          <w:trHeight w:val="3137"/>
        </w:trPr>
        <w:tc>
          <w:tcPr>
            <w:tcW w:w="3644" w:type="dxa"/>
          </w:tcPr>
          <w:p w14:paraId="35C8E493" w14:textId="77777777"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r w:rsidRPr="00F463DB">
              <w:rPr>
                <w:rFonts w:eastAsia="Times New Roman"/>
                <w:b/>
                <w:bCs/>
                <w:color w:val="000000" w:themeColor="text1"/>
              </w:rPr>
              <w:t>Mthly_HH_Income</w:t>
            </w:r>
          </w:p>
          <w:p w14:paraId="76F5BC35" w14:textId="77777777"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count        50.000000</w:t>
            </w:r>
          </w:p>
          <w:p w14:paraId="4C42312B" w14:textId="77777777"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ean      41558.000000</w:t>
            </w:r>
          </w:p>
          <w:p w14:paraId="22651876" w14:textId="77777777"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std       26097.908979</w:t>
            </w:r>
          </w:p>
          <w:p w14:paraId="1B68388B" w14:textId="77777777"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in        5000.000000</w:t>
            </w:r>
          </w:p>
          <w:p w14:paraId="084DDF87" w14:textId="77777777"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25%       23550.000000</w:t>
            </w:r>
          </w:p>
          <w:p w14:paraId="2E84E5E8" w14:textId="77777777"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50%       35000.000000</w:t>
            </w:r>
          </w:p>
          <w:p w14:paraId="3B74C109" w14:textId="77777777"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75%       50375.000000</w:t>
            </w:r>
          </w:p>
          <w:p w14:paraId="091E4240" w14:textId="77777777"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ax      100000.000000</w:t>
            </w:r>
          </w:p>
          <w:p w14:paraId="3E3676F4" w14:textId="77777777" w:rsidR="001D66E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Name: Mthly_HH_Income,</w:t>
            </w:r>
          </w:p>
          <w:p w14:paraId="7FC79915" w14:textId="7A0C23EF"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dtype: float64</w:t>
            </w:r>
          </w:p>
          <w:p w14:paraId="3623DBC6" w14:textId="61599F61" w:rsidR="00B5678C" w:rsidRPr="00F463DB" w:rsidRDefault="00B5678C" w:rsidP="00AD2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p>
        </w:tc>
        <w:tc>
          <w:tcPr>
            <w:tcW w:w="4986" w:type="dxa"/>
          </w:tcPr>
          <w:p w14:paraId="18B3112D" w14:textId="44B5AC16" w:rsidR="00B5678C" w:rsidRPr="00F463DB" w:rsidRDefault="000C4F10" w:rsidP="00AD2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r>
              <w:object w:dxaOrig="6804" w:dyaOrig="4068" w14:anchorId="2E6B25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0.8pt;height:189pt" o:ole="">
                  <v:imagedata r:id="rId19" o:title=""/>
                </v:shape>
                <o:OLEObject Type="Embed" ProgID="PBrush" ShapeID="_x0000_i1025" DrawAspect="Content" ObjectID="_1686395764" r:id="rId20"/>
              </w:object>
            </w:r>
          </w:p>
        </w:tc>
      </w:tr>
      <w:tr w:rsidR="005768B7" w:rsidRPr="00F463DB" w14:paraId="0CDB24D2" w14:textId="77777777" w:rsidTr="00615A31">
        <w:trPr>
          <w:trHeight w:val="3155"/>
        </w:trPr>
        <w:tc>
          <w:tcPr>
            <w:tcW w:w="3644" w:type="dxa"/>
          </w:tcPr>
          <w:p w14:paraId="3724E43B" w14:textId="6C6B26D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r w:rsidRPr="00F463DB">
              <w:rPr>
                <w:rFonts w:eastAsia="Times New Roman"/>
                <w:b/>
                <w:bCs/>
                <w:color w:val="000000" w:themeColor="text1"/>
              </w:rPr>
              <w:t>Mthly_HH_Expense</w:t>
            </w:r>
          </w:p>
          <w:p w14:paraId="1D548520"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count       50.000000</w:t>
            </w:r>
          </w:p>
          <w:p w14:paraId="4E83E05C"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ean     18818.000000</w:t>
            </w:r>
          </w:p>
          <w:p w14:paraId="34430B0E"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std      12090.216824</w:t>
            </w:r>
          </w:p>
          <w:p w14:paraId="0B0BE591"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in       2000.000000</w:t>
            </w:r>
          </w:p>
          <w:p w14:paraId="6272981B"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25%      10000.000000</w:t>
            </w:r>
          </w:p>
          <w:p w14:paraId="614238FF"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50%      15500.000000</w:t>
            </w:r>
          </w:p>
          <w:p w14:paraId="44916BC6"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75%      25000.000000</w:t>
            </w:r>
          </w:p>
          <w:p w14:paraId="19E05C4E"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ax      50000.000000</w:t>
            </w:r>
          </w:p>
          <w:p w14:paraId="0F32C5D6"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 xml:space="preserve">Name: Mthly_HH_Expense, </w:t>
            </w:r>
          </w:p>
          <w:p w14:paraId="2C4F5EE8" w14:textId="6292BC09"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dtype: float64</w:t>
            </w:r>
          </w:p>
          <w:p w14:paraId="1B8C71CD" w14:textId="77777777" w:rsidR="00B5678C" w:rsidRPr="00F463DB" w:rsidRDefault="00B5678C" w:rsidP="00AD2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p>
        </w:tc>
        <w:tc>
          <w:tcPr>
            <w:tcW w:w="4986" w:type="dxa"/>
          </w:tcPr>
          <w:p w14:paraId="75F681B6" w14:textId="30448C9D" w:rsidR="00B5678C" w:rsidRPr="00F463DB" w:rsidRDefault="000C4F10" w:rsidP="00AD2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r>
              <w:object w:dxaOrig="6372" w:dyaOrig="4404" w14:anchorId="646664F0">
                <v:shape id="_x0000_i1026" type="#_x0000_t75" style="width:290.4pt;height:207pt" o:ole="">
                  <v:imagedata r:id="rId21" o:title=""/>
                </v:shape>
                <o:OLEObject Type="Embed" ProgID="PBrush" ShapeID="_x0000_i1026" DrawAspect="Content" ObjectID="_1686395765" r:id="rId22"/>
              </w:object>
            </w:r>
          </w:p>
        </w:tc>
      </w:tr>
      <w:tr w:rsidR="005768B7" w:rsidRPr="00F463DB" w14:paraId="118B6141" w14:textId="77777777" w:rsidTr="00615A31">
        <w:tc>
          <w:tcPr>
            <w:tcW w:w="3644" w:type="dxa"/>
          </w:tcPr>
          <w:p w14:paraId="12C98A4E"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r w:rsidRPr="00F463DB">
              <w:rPr>
                <w:rFonts w:eastAsia="Times New Roman"/>
                <w:b/>
                <w:bCs/>
                <w:color w:val="000000" w:themeColor="text1"/>
              </w:rPr>
              <w:t>Emi_or_Rent_Amt</w:t>
            </w:r>
          </w:p>
          <w:p w14:paraId="58CB9638"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count       50.000000</w:t>
            </w:r>
          </w:p>
          <w:p w14:paraId="154ED1EA"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ean      3060.000000</w:t>
            </w:r>
          </w:p>
          <w:p w14:paraId="0BD7C33F"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std       6241.434948</w:t>
            </w:r>
          </w:p>
          <w:p w14:paraId="6F69F511"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in          0.000000</w:t>
            </w:r>
          </w:p>
          <w:p w14:paraId="4EEB7B52"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25%          0.000000</w:t>
            </w:r>
          </w:p>
          <w:p w14:paraId="3AE6D33A"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50%          0.000000</w:t>
            </w:r>
          </w:p>
          <w:p w14:paraId="44423B20"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75%       3500.000000</w:t>
            </w:r>
          </w:p>
          <w:p w14:paraId="3BE31969"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ax      35000.000000</w:t>
            </w:r>
          </w:p>
          <w:p w14:paraId="1252A25F"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 xml:space="preserve">Name: Emi_or_Rent_Amt, dtype: </w:t>
            </w:r>
          </w:p>
          <w:p w14:paraId="072BC618"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float64</w:t>
            </w:r>
          </w:p>
          <w:p w14:paraId="158F463B" w14:textId="77777777" w:rsidR="00B5678C" w:rsidRPr="00F463DB" w:rsidRDefault="00B5678C" w:rsidP="00AD2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p>
        </w:tc>
        <w:tc>
          <w:tcPr>
            <w:tcW w:w="4986" w:type="dxa"/>
          </w:tcPr>
          <w:p w14:paraId="3485F16B" w14:textId="70EF3C77" w:rsidR="00B5678C" w:rsidRPr="00F463DB" w:rsidRDefault="000C4F10" w:rsidP="00AD2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r>
              <w:object w:dxaOrig="7176" w:dyaOrig="3984" w14:anchorId="0FE41B3A">
                <v:shape id="_x0000_i1027" type="#_x0000_t75" style="width:303pt;height:183.6pt" o:ole="">
                  <v:imagedata r:id="rId23" o:title=""/>
                </v:shape>
                <o:OLEObject Type="Embed" ProgID="PBrush" ShapeID="_x0000_i1027" DrawAspect="Content" ObjectID="_1686395766" r:id="rId24"/>
              </w:object>
            </w:r>
          </w:p>
        </w:tc>
      </w:tr>
      <w:tr w:rsidR="005768B7" w:rsidRPr="00F463DB" w14:paraId="3BA62306" w14:textId="77777777" w:rsidTr="00615A31">
        <w:tc>
          <w:tcPr>
            <w:tcW w:w="3644" w:type="dxa"/>
          </w:tcPr>
          <w:p w14:paraId="4DD4DC73"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r w:rsidRPr="00F463DB">
              <w:rPr>
                <w:rFonts w:eastAsia="Times New Roman"/>
                <w:b/>
                <w:bCs/>
                <w:color w:val="000000" w:themeColor="text1"/>
              </w:rPr>
              <w:lastRenderedPageBreak/>
              <w:t>Annual_HH_Income</w:t>
            </w:r>
          </w:p>
          <w:p w14:paraId="7A19F45A"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count    5.000000e+01</w:t>
            </w:r>
          </w:p>
          <w:p w14:paraId="50C012F6"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ean     4.900190e+05</w:t>
            </w:r>
          </w:p>
          <w:p w14:paraId="73A4415A"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std      3.201358e+05</w:t>
            </w:r>
          </w:p>
          <w:p w14:paraId="7F6C1FAA"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in      6.420000e+04</w:t>
            </w:r>
          </w:p>
          <w:p w14:paraId="7207B444"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25%      2.587500e+05</w:t>
            </w:r>
          </w:p>
          <w:p w14:paraId="2C9B8A1E"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50%      4.474200e+05</w:t>
            </w:r>
          </w:p>
          <w:p w14:paraId="660E6CA6"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75%      5.947200e+05</w:t>
            </w:r>
          </w:p>
          <w:p w14:paraId="526B0EA5" w14:textId="77777777"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max      1.404000e+06</w:t>
            </w:r>
          </w:p>
          <w:p w14:paraId="3E15632C" w14:textId="4AEED186" w:rsidR="001D66EC" w:rsidRPr="00F463DB" w:rsidRDefault="001D66E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color w:val="000000" w:themeColor="text1"/>
              </w:rPr>
              <w:t>Name: Annual_HH_Income, dtype: float64</w:t>
            </w:r>
          </w:p>
          <w:p w14:paraId="2B1EA3C0" w14:textId="77777777" w:rsidR="00B5678C" w:rsidRPr="00F463DB" w:rsidRDefault="00B5678C" w:rsidP="00AD2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p>
        </w:tc>
        <w:tc>
          <w:tcPr>
            <w:tcW w:w="4986" w:type="dxa"/>
          </w:tcPr>
          <w:p w14:paraId="517CCBE0" w14:textId="4B854FB1" w:rsidR="00B5678C" w:rsidRPr="00F463DB" w:rsidRDefault="000C4F10" w:rsidP="00AD2B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r>
              <w:object w:dxaOrig="6240" w:dyaOrig="4092" w14:anchorId="604F3F72">
                <v:shape id="_x0000_i1028" type="#_x0000_t75" style="width:281.4pt;height:204.6pt" o:ole="">
                  <v:imagedata r:id="rId25" o:title=""/>
                </v:shape>
                <o:OLEObject Type="Embed" ProgID="PBrush" ShapeID="_x0000_i1028" DrawAspect="Content" ObjectID="_1686395767" r:id="rId26"/>
              </w:object>
            </w:r>
          </w:p>
        </w:tc>
      </w:tr>
    </w:tbl>
    <w:p w14:paraId="6E6868B9" w14:textId="2ECEE64F" w:rsidR="00B5678C" w:rsidRPr="00F463DB" w:rsidRDefault="00B5678C"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sectPr w:rsidR="00B5678C" w:rsidRPr="00F463DB" w:rsidSect="00432AD6">
          <w:footerReference w:type="default" r:id="rId27"/>
          <w:pgSz w:w="12240" w:h="15840"/>
          <w:pgMar w:top="993" w:right="1440" w:bottom="1440" w:left="1440" w:header="720" w:footer="134" w:gutter="0"/>
          <w:cols w:space="720"/>
          <w:docGrid w:linePitch="360"/>
        </w:sectPr>
      </w:pPr>
    </w:p>
    <w:p w14:paraId="55473AE6" w14:textId="1E4D5CE0" w:rsidR="00CB6739" w:rsidRPr="00CB6739" w:rsidRDefault="00CB6739" w:rsidP="00AD2BA3">
      <w:pPr>
        <w:tabs>
          <w:tab w:val="left" w:pos="1131"/>
        </w:tabs>
        <w:spacing w:before="10" w:after="10"/>
        <w:rPr>
          <w:rFonts w:eastAsia="Times New Roman"/>
        </w:rPr>
        <w:sectPr w:rsidR="00CB6739" w:rsidRPr="00CB6739" w:rsidSect="00CD3025">
          <w:type w:val="continuous"/>
          <w:pgSz w:w="12240" w:h="15840"/>
          <w:pgMar w:top="993" w:right="1440" w:bottom="1440" w:left="1440" w:header="720" w:footer="134" w:gutter="0"/>
          <w:cols w:space="720"/>
          <w:docGrid w:linePitch="360"/>
        </w:sectPr>
      </w:pPr>
    </w:p>
    <w:p w14:paraId="438F96B1" w14:textId="3AF5B8C4" w:rsidR="00B5416F" w:rsidRPr="00F463DB" w:rsidRDefault="005B3165" w:rsidP="00AD2BA3">
      <w:pPr>
        <w:spacing w:before="10" w:after="10"/>
        <w:ind w:left="360"/>
        <w:jc w:val="both"/>
        <w:rPr>
          <w:rFonts w:eastAsia="Times New Roman"/>
          <w:color w:val="3C4043"/>
          <w:spacing w:val="3"/>
        </w:rPr>
      </w:pPr>
      <w:r w:rsidRPr="00F463DB">
        <w:rPr>
          <w:rFonts w:eastAsia="Times New Roman"/>
          <w:color w:val="3C4043"/>
          <w:spacing w:val="3"/>
        </w:rPr>
        <w:lastRenderedPageBreak/>
        <w:t>Bằng mắt thường ta có thể nhận thấy các dữ liệu trên bị lệch trái, và rất có thể nó không tuân theo phân phối chuẩn</w:t>
      </w:r>
      <w:r w:rsidR="00E40DBF" w:rsidRPr="00F463DB">
        <w:rPr>
          <w:rFonts w:eastAsia="Times New Roman"/>
          <w:color w:val="3C4043"/>
          <w:spacing w:val="3"/>
        </w:rPr>
        <w:t>.</w:t>
      </w:r>
    </w:p>
    <w:p w14:paraId="3BC6DA6A" w14:textId="10991684" w:rsidR="00B5416F" w:rsidRPr="00F463DB" w:rsidRDefault="00B5416F"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ind w:left="360"/>
        <w:jc w:val="both"/>
        <w:rPr>
          <w:rFonts w:eastAsia="Times New Roman"/>
          <w:b/>
          <w:bCs/>
          <w:color w:val="000000" w:themeColor="text1"/>
        </w:rPr>
      </w:pPr>
      <w:r w:rsidRPr="00F463DB">
        <w:rPr>
          <w:rFonts w:eastAsia="Times New Roman"/>
          <w:b/>
          <w:bCs/>
          <w:color w:val="000000" w:themeColor="text1"/>
        </w:rPr>
        <w:t xml:space="preserve">Mthly_HH_Income: </w:t>
      </w:r>
      <w:r w:rsidR="00B716B0" w:rsidRPr="00F463DB">
        <w:rPr>
          <w:rFonts w:eastAsia="Times New Roman"/>
          <w:b/>
          <w:bCs/>
          <w:color w:val="000000" w:themeColor="text1"/>
        </w:rPr>
        <w:t>C</w:t>
      </w:r>
      <w:r w:rsidRPr="00F463DB">
        <w:rPr>
          <w:rFonts w:eastAsia="Times New Roman"/>
          <w:b/>
          <w:bCs/>
          <w:color w:val="000000" w:themeColor="text1"/>
        </w:rPr>
        <w:t xml:space="preserve">hủ yếu </w:t>
      </w:r>
      <w:r w:rsidR="00B716B0" w:rsidRPr="00F463DB">
        <w:rPr>
          <w:rFonts w:eastAsia="Times New Roman"/>
          <w:b/>
          <w:bCs/>
          <w:color w:val="000000" w:themeColor="text1"/>
        </w:rPr>
        <w:t>tập trung từ 20000 – 50000</w:t>
      </w:r>
    </w:p>
    <w:p w14:paraId="73DA282D" w14:textId="68795598" w:rsidR="00B716B0" w:rsidRPr="00F463DB" w:rsidRDefault="00B716B0"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ind w:left="360"/>
        <w:jc w:val="both"/>
        <w:rPr>
          <w:rFonts w:eastAsia="Times New Roman"/>
          <w:b/>
          <w:bCs/>
          <w:color w:val="000000" w:themeColor="text1"/>
        </w:rPr>
      </w:pPr>
      <w:r w:rsidRPr="00F463DB">
        <w:rPr>
          <w:rFonts w:eastAsia="Times New Roman"/>
          <w:b/>
          <w:bCs/>
          <w:color w:val="000000" w:themeColor="text1"/>
        </w:rPr>
        <w:t>Mthly_HH_Expense: Chủ yếu tập trung từ</w:t>
      </w:r>
      <w:r w:rsidR="00CA0344" w:rsidRPr="00F463DB">
        <w:rPr>
          <w:rFonts w:eastAsia="Times New Roman"/>
          <w:b/>
          <w:bCs/>
          <w:color w:val="000000" w:themeColor="text1"/>
        </w:rPr>
        <w:t xml:space="preserve"> 10000 – 25000</w:t>
      </w:r>
    </w:p>
    <w:p w14:paraId="5B724714" w14:textId="1CB33963" w:rsidR="00956FA7" w:rsidRPr="00F463DB" w:rsidRDefault="00956FA7"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ind w:left="360"/>
        <w:jc w:val="both"/>
        <w:rPr>
          <w:rFonts w:eastAsia="Times New Roman"/>
          <w:b/>
          <w:bCs/>
          <w:color w:val="000000" w:themeColor="text1"/>
        </w:rPr>
      </w:pPr>
      <w:r w:rsidRPr="00F463DB">
        <w:rPr>
          <w:rFonts w:eastAsia="Times New Roman"/>
          <w:b/>
          <w:bCs/>
          <w:color w:val="000000" w:themeColor="text1"/>
        </w:rPr>
        <w:t xml:space="preserve">Emi_or_Rent_Amt: Chủ yếu tập trung từ </w:t>
      </w:r>
      <w:r w:rsidR="00A738BD" w:rsidRPr="00F463DB">
        <w:rPr>
          <w:rFonts w:eastAsia="Times New Roman"/>
          <w:b/>
          <w:bCs/>
          <w:color w:val="000000" w:themeColor="text1"/>
        </w:rPr>
        <w:t>0 - 4000</w:t>
      </w:r>
    </w:p>
    <w:p w14:paraId="33D2CF43" w14:textId="3A2AF2D9" w:rsidR="00A738BD" w:rsidRPr="00F463DB" w:rsidRDefault="00A738BD"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ind w:left="360"/>
        <w:jc w:val="both"/>
        <w:rPr>
          <w:rFonts w:eastAsia="Times New Roman"/>
          <w:b/>
          <w:bCs/>
          <w:color w:val="000000" w:themeColor="text1"/>
        </w:rPr>
      </w:pPr>
      <w:r w:rsidRPr="00F463DB">
        <w:rPr>
          <w:rFonts w:eastAsia="Times New Roman"/>
          <w:b/>
          <w:bCs/>
          <w:color w:val="000000" w:themeColor="text1"/>
        </w:rPr>
        <w:t>Annual_HH_Income: Chủ yếu tập trung từ 0.2 - 0.6</w:t>
      </w:r>
    </w:p>
    <w:p w14:paraId="255FDF3D" w14:textId="77777777" w:rsidR="00A738BD" w:rsidRPr="00F463DB" w:rsidRDefault="00A738BD"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p>
    <w:p w14:paraId="5DFCCEED" w14:textId="0FEE66D0" w:rsidR="00E40DBF" w:rsidRPr="00CB6739" w:rsidRDefault="00E40DBF"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p>
    <w:p w14:paraId="75D4D1D8" w14:textId="1343A8B4" w:rsidR="00EC2A68" w:rsidRPr="00F463DB" w:rsidRDefault="00EC2A68" w:rsidP="00AD2BA3">
      <w:pPr>
        <w:spacing w:before="10" w:after="10"/>
        <w:ind w:left="360"/>
        <w:jc w:val="both"/>
        <w:rPr>
          <w:rFonts w:eastAsia="Times New Roman"/>
          <w:b/>
          <w:bCs/>
          <w:i/>
          <w:iCs/>
          <w:color w:val="3C4043"/>
          <w:spacing w:val="3"/>
        </w:rPr>
      </w:pPr>
      <w:r w:rsidRPr="00F463DB">
        <w:rPr>
          <w:rFonts w:eastAsia="Times New Roman"/>
          <w:color w:val="3C4043"/>
          <w:spacing w:val="3"/>
        </w:rPr>
        <w:t xml:space="preserve">Về dữ liệu đinh tính gồm: </w:t>
      </w:r>
      <w:r w:rsidR="007D6A88" w:rsidRPr="00F463DB">
        <w:rPr>
          <w:rFonts w:eastAsia="Times New Roman"/>
          <w:b/>
          <w:bCs/>
          <w:i/>
          <w:iCs/>
          <w:color w:val="3C4043"/>
          <w:spacing w:val="3"/>
        </w:rPr>
        <w:t>Highest_Qualified_Member</w:t>
      </w:r>
      <w:r w:rsidR="00F463DB">
        <w:rPr>
          <w:rFonts w:eastAsia="Times New Roman"/>
          <w:b/>
          <w:bCs/>
          <w:i/>
          <w:iCs/>
          <w:color w:val="3C4043"/>
          <w:spacing w:val="3"/>
        </w:rPr>
        <w:t xml:space="preserve">, </w:t>
      </w:r>
      <w:proofErr w:type="gramStart"/>
      <w:r w:rsidR="00F463DB" w:rsidRPr="00F463DB">
        <w:rPr>
          <w:rFonts w:eastAsia="Times New Roman"/>
          <w:b/>
          <w:bCs/>
          <w:i/>
          <w:iCs/>
          <w:color w:val="3C4043"/>
          <w:spacing w:val="3"/>
        </w:rPr>
        <w:t>No</w:t>
      </w:r>
      <w:proofErr w:type="gramEnd"/>
      <w:r w:rsidR="00F463DB" w:rsidRPr="00F463DB">
        <w:rPr>
          <w:rFonts w:eastAsia="Times New Roman"/>
          <w:b/>
          <w:bCs/>
          <w:i/>
          <w:iCs/>
          <w:color w:val="3C4043"/>
          <w:spacing w:val="3"/>
        </w:rPr>
        <w:t>_of_Fly_Members</w:t>
      </w:r>
      <w:r w:rsidR="00F463DB">
        <w:rPr>
          <w:rFonts w:eastAsia="Times New Roman"/>
          <w:b/>
          <w:bCs/>
          <w:i/>
          <w:iCs/>
          <w:color w:val="3C4043"/>
          <w:spacing w:val="3"/>
        </w:rPr>
        <w:t xml:space="preserve">, </w:t>
      </w:r>
      <w:r w:rsidR="00F463DB" w:rsidRPr="00F463DB">
        <w:rPr>
          <w:rFonts w:eastAsia="Times New Roman"/>
          <w:b/>
          <w:bCs/>
          <w:i/>
          <w:iCs/>
          <w:color w:val="3C4043"/>
          <w:spacing w:val="3"/>
        </w:rPr>
        <w:t>No_of_Earning_Members</w:t>
      </w:r>
      <w:r w:rsidR="00F463DB">
        <w:rPr>
          <w:rFonts w:eastAsia="Times New Roman"/>
          <w:b/>
          <w:bCs/>
          <w:i/>
          <w:iCs/>
          <w:color w:val="3C4043"/>
          <w:spacing w:val="3"/>
        </w:rPr>
        <w:t>.</w:t>
      </w:r>
    </w:p>
    <w:p w14:paraId="31A08D90" w14:textId="15C8C159" w:rsidR="000B637B" w:rsidRPr="00F463DB" w:rsidRDefault="000262EA" w:rsidP="00AD2BA3">
      <w:pPr>
        <w:spacing w:before="10" w:after="10"/>
        <w:ind w:left="360"/>
        <w:jc w:val="both"/>
        <w:rPr>
          <w:rFonts w:eastAsia="Times New Roman"/>
          <w:color w:val="3C4043"/>
          <w:spacing w:val="3"/>
        </w:rPr>
      </w:pPr>
      <w:r w:rsidRPr="00F463DB">
        <w:rPr>
          <w:rFonts w:eastAsia="Times New Roman"/>
          <w:color w:val="3C4043"/>
          <w:spacing w:val="3"/>
        </w:rPr>
        <w:t xml:space="preserve">Để thực hiện thống kê mô tả cho các loại dữ liệu định lượng ta dùng hàm </w:t>
      </w:r>
      <w:proofErr w:type="gramStart"/>
      <w:r w:rsidRPr="00F463DB">
        <w:rPr>
          <w:rFonts w:eastAsia="Times New Roman"/>
          <w:color w:val="3C4043"/>
          <w:spacing w:val="3"/>
        </w:rPr>
        <w:t>describe(</w:t>
      </w:r>
      <w:proofErr w:type="gramEnd"/>
      <w:r w:rsidRPr="00F463DB">
        <w:rPr>
          <w:rFonts w:eastAsia="Times New Roman"/>
          <w:color w:val="3C4043"/>
          <w:spacing w:val="3"/>
        </w:rPr>
        <w:t>) của thư viện pandas. Sau khi áp dụng lệnh ta thu được:</w:t>
      </w:r>
    </w:p>
    <w:tbl>
      <w:tblPr>
        <w:tblStyle w:val="TableGrid"/>
        <w:tblW w:w="8995" w:type="dxa"/>
        <w:tblInd w:w="360" w:type="dxa"/>
        <w:tblLook w:val="04A0" w:firstRow="1" w:lastRow="0" w:firstColumn="1" w:lastColumn="0" w:noHBand="0" w:noVBand="1"/>
      </w:tblPr>
      <w:tblGrid>
        <w:gridCol w:w="4315"/>
        <w:gridCol w:w="4680"/>
      </w:tblGrid>
      <w:tr w:rsidR="00D148A7" w:rsidRPr="00F463DB" w14:paraId="0B40AACF" w14:textId="77777777" w:rsidTr="00D040A6">
        <w:tc>
          <w:tcPr>
            <w:tcW w:w="4315" w:type="dxa"/>
          </w:tcPr>
          <w:p w14:paraId="604F0586" w14:textId="51D2B874" w:rsidR="00D148A7" w:rsidRPr="00F463DB" w:rsidRDefault="00D148A7" w:rsidP="00AD2BA3">
            <w:pPr>
              <w:spacing w:before="10" w:after="10"/>
              <w:jc w:val="both"/>
              <w:rPr>
                <w:rFonts w:eastAsia="Times New Roman"/>
                <w:color w:val="3C4043"/>
                <w:spacing w:val="3"/>
              </w:rPr>
            </w:pPr>
            <w:r w:rsidRPr="00F463DB">
              <w:rPr>
                <w:rFonts w:eastAsia="Times New Roman"/>
                <w:color w:val="3C4043"/>
                <w:spacing w:val="3"/>
              </w:rPr>
              <w:t>count</w:t>
            </w:r>
          </w:p>
        </w:tc>
        <w:tc>
          <w:tcPr>
            <w:tcW w:w="4680" w:type="dxa"/>
          </w:tcPr>
          <w:p w14:paraId="5293CD88" w14:textId="3610F422" w:rsidR="00D148A7" w:rsidRPr="00F463DB" w:rsidRDefault="00FA6F31" w:rsidP="00AD2BA3">
            <w:pPr>
              <w:spacing w:before="10" w:after="10"/>
              <w:jc w:val="both"/>
              <w:rPr>
                <w:rFonts w:eastAsia="Times New Roman"/>
                <w:color w:val="3C4043"/>
                <w:spacing w:val="3"/>
              </w:rPr>
            </w:pPr>
            <w:r w:rsidRPr="00F463DB">
              <w:rPr>
                <w:rFonts w:eastAsia="Times New Roman"/>
                <w:color w:val="3C4043"/>
                <w:spacing w:val="3"/>
              </w:rPr>
              <w:t>Số lượng mẫu</w:t>
            </w:r>
          </w:p>
        </w:tc>
      </w:tr>
      <w:tr w:rsidR="00D148A7" w:rsidRPr="00F463DB" w14:paraId="7F9F7F47" w14:textId="77777777" w:rsidTr="00D040A6">
        <w:tc>
          <w:tcPr>
            <w:tcW w:w="4315" w:type="dxa"/>
          </w:tcPr>
          <w:p w14:paraId="4AE576DA" w14:textId="321B5E6D" w:rsidR="00D148A7" w:rsidRPr="00F463DB" w:rsidRDefault="00862B12" w:rsidP="00AD2BA3">
            <w:pPr>
              <w:spacing w:before="10" w:after="10"/>
              <w:jc w:val="both"/>
              <w:rPr>
                <w:rFonts w:eastAsia="Times New Roman"/>
                <w:color w:val="3C4043"/>
                <w:spacing w:val="3"/>
              </w:rPr>
            </w:pPr>
            <w:r w:rsidRPr="00F463DB">
              <w:rPr>
                <w:rFonts w:eastAsia="Times New Roman"/>
                <w:color w:val="3C4043"/>
                <w:spacing w:val="3"/>
              </w:rPr>
              <w:t>unique</w:t>
            </w:r>
          </w:p>
        </w:tc>
        <w:tc>
          <w:tcPr>
            <w:tcW w:w="4680" w:type="dxa"/>
          </w:tcPr>
          <w:p w14:paraId="600D771D" w14:textId="501C9C50" w:rsidR="00D148A7" w:rsidRPr="00F463DB" w:rsidRDefault="00AF389D" w:rsidP="00AD2BA3">
            <w:pPr>
              <w:spacing w:before="10" w:after="10"/>
              <w:jc w:val="both"/>
              <w:rPr>
                <w:rFonts w:eastAsia="Times New Roman"/>
                <w:color w:val="3C4043"/>
                <w:spacing w:val="3"/>
              </w:rPr>
            </w:pPr>
            <w:r w:rsidRPr="00F463DB">
              <w:rPr>
                <w:rFonts w:eastAsia="Times New Roman"/>
                <w:color w:val="3C4043"/>
                <w:spacing w:val="3"/>
              </w:rPr>
              <w:t>Các level khác nhau của mẫu</w:t>
            </w:r>
          </w:p>
        </w:tc>
      </w:tr>
      <w:tr w:rsidR="00D148A7" w:rsidRPr="00F463DB" w14:paraId="1C1F1ECF" w14:textId="77777777" w:rsidTr="00D040A6">
        <w:tc>
          <w:tcPr>
            <w:tcW w:w="4315" w:type="dxa"/>
          </w:tcPr>
          <w:p w14:paraId="24E2CEA4" w14:textId="74B54F72" w:rsidR="00D148A7" w:rsidRPr="00F463DB" w:rsidRDefault="00FA6F31" w:rsidP="00AD2BA3">
            <w:pPr>
              <w:spacing w:before="10" w:after="10"/>
              <w:jc w:val="both"/>
              <w:rPr>
                <w:rFonts w:eastAsia="Times New Roman"/>
                <w:color w:val="3C4043"/>
                <w:spacing w:val="3"/>
              </w:rPr>
            </w:pPr>
            <w:r w:rsidRPr="00F463DB">
              <w:rPr>
                <w:rFonts w:eastAsia="Times New Roman"/>
                <w:color w:val="3C4043"/>
                <w:spacing w:val="3"/>
              </w:rPr>
              <w:t>top</w:t>
            </w:r>
          </w:p>
        </w:tc>
        <w:tc>
          <w:tcPr>
            <w:tcW w:w="4680" w:type="dxa"/>
          </w:tcPr>
          <w:p w14:paraId="2C1E2932" w14:textId="4E60A503" w:rsidR="00D148A7" w:rsidRPr="00F463DB" w:rsidRDefault="00AF389D" w:rsidP="00AD2BA3">
            <w:pPr>
              <w:spacing w:before="10" w:after="10"/>
              <w:jc w:val="both"/>
              <w:rPr>
                <w:rFonts w:eastAsia="Times New Roman"/>
                <w:color w:val="3C4043"/>
                <w:spacing w:val="3"/>
              </w:rPr>
            </w:pPr>
            <w:r w:rsidRPr="00F463DB">
              <w:rPr>
                <w:rFonts w:eastAsia="Times New Roman"/>
                <w:color w:val="3C4043"/>
                <w:spacing w:val="3"/>
              </w:rPr>
              <w:t>Level có số lượng lớn nhất</w:t>
            </w:r>
          </w:p>
        </w:tc>
      </w:tr>
      <w:tr w:rsidR="00D148A7" w:rsidRPr="00F463DB" w14:paraId="6D22F30D" w14:textId="77777777" w:rsidTr="00D040A6">
        <w:tc>
          <w:tcPr>
            <w:tcW w:w="4315" w:type="dxa"/>
          </w:tcPr>
          <w:p w14:paraId="70EDB527" w14:textId="6952412C" w:rsidR="00D148A7" w:rsidRPr="00F463DB" w:rsidRDefault="00FA6F31" w:rsidP="00AD2BA3">
            <w:pPr>
              <w:spacing w:before="10" w:after="10"/>
              <w:jc w:val="both"/>
              <w:rPr>
                <w:rFonts w:eastAsia="Times New Roman"/>
                <w:color w:val="3C4043"/>
                <w:spacing w:val="3"/>
              </w:rPr>
            </w:pPr>
            <w:r w:rsidRPr="00F463DB">
              <w:rPr>
                <w:rFonts w:eastAsia="Times New Roman"/>
                <w:color w:val="3C4043"/>
                <w:spacing w:val="3"/>
              </w:rPr>
              <w:t>freq</w:t>
            </w:r>
          </w:p>
        </w:tc>
        <w:tc>
          <w:tcPr>
            <w:tcW w:w="4680" w:type="dxa"/>
          </w:tcPr>
          <w:p w14:paraId="6A4B7DB8" w14:textId="5935DD2F" w:rsidR="00D148A7" w:rsidRPr="00F463DB" w:rsidRDefault="008545B3" w:rsidP="00AD2BA3">
            <w:pPr>
              <w:spacing w:before="10" w:after="10"/>
              <w:jc w:val="both"/>
              <w:rPr>
                <w:rFonts w:eastAsia="Times New Roman"/>
                <w:color w:val="3C4043"/>
                <w:spacing w:val="3"/>
              </w:rPr>
            </w:pPr>
            <w:r w:rsidRPr="00F463DB">
              <w:rPr>
                <w:rFonts w:eastAsia="Times New Roman"/>
                <w:color w:val="3C4043"/>
                <w:spacing w:val="3"/>
              </w:rPr>
              <w:t>Số lần xuất hiện của Level lớn nhất</w:t>
            </w:r>
          </w:p>
        </w:tc>
      </w:tr>
    </w:tbl>
    <w:p w14:paraId="20481C6A" w14:textId="77777777" w:rsidR="00653448" w:rsidRPr="00F463DB" w:rsidRDefault="00653448" w:rsidP="00AD2BA3">
      <w:pPr>
        <w:pStyle w:val="HTMLPreformatted"/>
        <w:shd w:val="clear" w:color="auto" w:fill="FFFFFF"/>
        <w:wordWrap w:val="0"/>
        <w:spacing w:before="10" w:after="10"/>
        <w:ind w:left="720"/>
        <w:jc w:val="both"/>
        <w:rPr>
          <w:rFonts w:ascii="Times New Roman" w:hAnsi="Times New Roman" w:cs="Times New Roman"/>
          <w:b/>
          <w:bCs/>
          <w:sz w:val="24"/>
          <w:szCs w:val="24"/>
        </w:rPr>
      </w:pPr>
    </w:p>
    <w:tbl>
      <w:tblPr>
        <w:tblStyle w:val="TableGrid"/>
        <w:tblW w:w="0" w:type="auto"/>
        <w:tblInd w:w="360" w:type="dxa"/>
        <w:tblLook w:val="04A0" w:firstRow="1" w:lastRow="0" w:firstColumn="1" w:lastColumn="0" w:noHBand="0" w:noVBand="1"/>
      </w:tblPr>
      <w:tblGrid>
        <w:gridCol w:w="4318"/>
        <w:gridCol w:w="4672"/>
      </w:tblGrid>
      <w:tr w:rsidR="005E5041" w:rsidRPr="00F463DB" w14:paraId="16F931EE" w14:textId="77777777" w:rsidTr="00D040A6">
        <w:tc>
          <w:tcPr>
            <w:tcW w:w="4675" w:type="dxa"/>
            <w:vAlign w:val="center"/>
          </w:tcPr>
          <w:p w14:paraId="70FD34C0" w14:textId="77777777" w:rsidR="007605C4" w:rsidRPr="00F463DB" w:rsidRDefault="007605C4" w:rsidP="00AD2BA3">
            <w:pPr>
              <w:pStyle w:val="HTMLPreformatted"/>
              <w:shd w:val="clear" w:color="auto" w:fill="FFFFFF"/>
              <w:wordWrap w:val="0"/>
              <w:spacing w:before="10" w:after="10"/>
              <w:jc w:val="both"/>
              <w:rPr>
                <w:rFonts w:ascii="Times New Roman" w:hAnsi="Times New Roman" w:cs="Times New Roman"/>
                <w:b/>
                <w:bCs/>
                <w:sz w:val="24"/>
                <w:szCs w:val="24"/>
              </w:rPr>
            </w:pPr>
            <w:r w:rsidRPr="00F463DB">
              <w:rPr>
                <w:rFonts w:ascii="Times New Roman" w:hAnsi="Times New Roman" w:cs="Times New Roman"/>
                <w:b/>
                <w:bCs/>
                <w:sz w:val="24"/>
                <w:szCs w:val="24"/>
              </w:rPr>
              <w:t>Highest_Qualified_Member</w:t>
            </w:r>
          </w:p>
          <w:p w14:paraId="3CDD99EB" w14:textId="77777777" w:rsidR="007605C4" w:rsidRPr="00F463DB" w:rsidRDefault="007605C4"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1C66A311" w14:textId="77777777" w:rsidR="007605C4" w:rsidRPr="00F463DB" w:rsidRDefault="007605C4"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unique           5</w:t>
            </w:r>
          </w:p>
          <w:p w14:paraId="288A7CB9" w14:textId="77777777" w:rsidR="007605C4" w:rsidRPr="00F463DB" w:rsidRDefault="007605C4"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top       Graduate</w:t>
            </w:r>
          </w:p>
          <w:p w14:paraId="63DF8BDD" w14:textId="77777777" w:rsidR="007605C4" w:rsidRPr="00F463DB" w:rsidRDefault="007605C4"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freq            19</w:t>
            </w:r>
          </w:p>
          <w:p w14:paraId="4E261EBA" w14:textId="77777777" w:rsidR="007605C4" w:rsidRPr="00F463DB" w:rsidRDefault="007605C4"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Name: Highest_Qualified_Member,</w:t>
            </w:r>
          </w:p>
          <w:p w14:paraId="3004093D" w14:textId="40C90421" w:rsidR="007605C4" w:rsidRPr="00F463DB" w:rsidRDefault="007605C4"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dtype: object</w:t>
            </w:r>
          </w:p>
        </w:tc>
        <w:tc>
          <w:tcPr>
            <w:tcW w:w="4675" w:type="dxa"/>
          </w:tcPr>
          <w:p w14:paraId="25E32B19" w14:textId="65D1A9B1" w:rsidR="007605C4" w:rsidRPr="00F463DB" w:rsidRDefault="00D040A6" w:rsidP="00AD2BA3">
            <w:pPr>
              <w:spacing w:before="10" w:after="10"/>
              <w:jc w:val="both"/>
              <w:rPr>
                <w:rFonts w:eastAsia="Times New Roman"/>
                <w:color w:val="3C4043"/>
                <w:spacing w:val="3"/>
              </w:rPr>
            </w:pPr>
            <w:r w:rsidRPr="00F463DB">
              <w:rPr>
                <w:rFonts w:eastAsia="Times New Roman"/>
                <w:noProof/>
                <w:color w:val="3C4043"/>
                <w:spacing w:val="3"/>
              </w:rPr>
              <w:drawing>
                <wp:inline distT="0" distB="0" distL="0" distR="0" wp14:anchorId="7FF42F67" wp14:editId="2C230B8E">
                  <wp:extent cx="2807575" cy="173566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31981" cy="1750754"/>
                          </a:xfrm>
                          <a:prstGeom prst="rect">
                            <a:avLst/>
                          </a:prstGeom>
                          <a:noFill/>
                          <a:ln>
                            <a:noFill/>
                          </a:ln>
                        </pic:spPr>
                      </pic:pic>
                    </a:graphicData>
                  </a:graphic>
                </wp:inline>
              </w:drawing>
            </w:r>
          </w:p>
        </w:tc>
      </w:tr>
      <w:tr w:rsidR="005E5041" w:rsidRPr="00F463DB" w14:paraId="781F3B52" w14:textId="77777777" w:rsidTr="00D040A6">
        <w:tc>
          <w:tcPr>
            <w:tcW w:w="4675" w:type="dxa"/>
            <w:vAlign w:val="center"/>
          </w:tcPr>
          <w:p w14:paraId="0064B00F" w14:textId="0CB86E1A" w:rsidR="00A738BD" w:rsidRPr="00F463DB" w:rsidRDefault="00A738BD"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r w:rsidRPr="00F463DB">
              <w:rPr>
                <w:rFonts w:eastAsia="Times New Roman"/>
                <w:b/>
                <w:bCs/>
                <w:color w:val="000000" w:themeColor="text1"/>
              </w:rPr>
              <w:lastRenderedPageBreak/>
              <w:t>No_of_Fly_Members</w:t>
            </w:r>
          </w:p>
          <w:p w14:paraId="3754BC06" w14:textId="41D76C5B"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48BDF192" w14:textId="12C7A0B0"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 xml:space="preserve">unique           </w:t>
            </w:r>
            <w:r w:rsidR="003C6E1D" w:rsidRPr="00F463DB">
              <w:rPr>
                <w:rFonts w:ascii="Times New Roman" w:hAnsi="Times New Roman" w:cs="Times New Roman"/>
                <w:sz w:val="24"/>
                <w:szCs w:val="24"/>
              </w:rPr>
              <w:t>7</w:t>
            </w:r>
          </w:p>
          <w:p w14:paraId="39E93B24" w14:textId="1354A994"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 xml:space="preserve">top     </w:t>
            </w:r>
            <w:r w:rsidR="00BA464F" w:rsidRPr="00F463DB">
              <w:rPr>
                <w:rFonts w:ascii="Times New Roman" w:hAnsi="Times New Roman" w:cs="Times New Roman"/>
                <w:sz w:val="24"/>
                <w:szCs w:val="24"/>
              </w:rPr>
              <w:t xml:space="preserve">        </w:t>
            </w:r>
            <w:r w:rsidRPr="00F463DB">
              <w:rPr>
                <w:rFonts w:ascii="Times New Roman" w:hAnsi="Times New Roman" w:cs="Times New Roman"/>
                <w:sz w:val="24"/>
                <w:szCs w:val="24"/>
              </w:rPr>
              <w:t xml:space="preserve">  </w:t>
            </w:r>
            <w:r w:rsidR="00BA464F" w:rsidRPr="00F463DB">
              <w:rPr>
                <w:rFonts w:ascii="Times New Roman" w:hAnsi="Times New Roman" w:cs="Times New Roman"/>
                <w:sz w:val="24"/>
                <w:szCs w:val="24"/>
              </w:rPr>
              <w:t>4</w:t>
            </w:r>
          </w:p>
          <w:p w14:paraId="438EAA65" w14:textId="4C9E6471"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 xml:space="preserve">freq            </w:t>
            </w:r>
            <w:r w:rsidR="003C6E1D" w:rsidRPr="00F463DB">
              <w:rPr>
                <w:rFonts w:ascii="Times New Roman" w:hAnsi="Times New Roman" w:cs="Times New Roman"/>
                <w:sz w:val="24"/>
                <w:szCs w:val="24"/>
              </w:rPr>
              <w:t>15</w:t>
            </w:r>
          </w:p>
          <w:p w14:paraId="532BC81F" w14:textId="5332001C"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 xml:space="preserve">Name: </w:t>
            </w:r>
            <w:r w:rsidR="00BA464F" w:rsidRPr="00F463DB">
              <w:rPr>
                <w:rFonts w:ascii="Times New Roman" w:hAnsi="Times New Roman" w:cs="Times New Roman"/>
                <w:sz w:val="24"/>
                <w:szCs w:val="24"/>
              </w:rPr>
              <w:t>No_of_Fly_Members</w:t>
            </w:r>
            <w:r w:rsidRPr="00F463DB">
              <w:rPr>
                <w:rFonts w:ascii="Times New Roman" w:hAnsi="Times New Roman" w:cs="Times New Roman"/>
                <w:sz w:val="24"/>
                <w:szCs w:val="24"/>
              </w:rPr>
              <w:t>,</w:t>
            </w:r>
          </w:p>
          <w:p w14:paraId="4B681D98" w14:textId="51A92886" w:rsidR="00A738BD" w:rsidRPr="00F463DB" w:rsidRDefault="00A738BD" w:rsidP="00AD2BA3">
            <w:pPr>
              <w:pStyle w:val="HTMLPreformatted"/>
              <w:shd w:val="clear" w:color="auto" w:fill="FFFFFF"/>
              <w:wordWrap w:val="0"/>
              <w:spacing w:before="10" w:after="10"/>
              <w:jc w:val="both"/>
              <w:rPr>
                <w:rFonts w:ascii="Times New Roman" w:hAnsi="Times New Roman" w:cs="Times New Roman"/>
                <w:b/>
                <w:bCs/>
                <w:sz w:val="24"/>
                <w:szCs w:val="24"/>
              </w:rPr>
            </w:pPr>
            <w:r w:rsidRPr="00F463DB">
              <w:rPr>
                <w:rFonts w:ascii="Times New Roman" w:hAnsi="Times New Roman" w:cs="Times New Roman"/>
                <w:sz w:val="24"/>
                <w:szCs w:val="24"/>
              </w:rPr>
              <w:t>dtype: object</w:t>
            </w:r>
          </w:p>
        </w:tc>
        <w:tc>
          <w:tcPr>
            <w:tcW w:w="4675" w:type="dxa"/>
          </w:tcPr>
          <w:p w14:paraId="744437D7" w14:textId="0D74232F" w:rsidR="00A738BD" w:rsidRPr="00F463DB" w:rsidRDefault="00334EC3" w:rsidP="00AD2BA3">
            <w:pPr>
              <w:spacing w:before="10" w:after="10"/>
              <w:jc w:val="both"/>
              <w:rPr>
                <w:rFonts w:eastAsia="Times New Roman"/>
                <w:noProof/>
                <w:color w:val="3C4043"/>
                <w:spacing w:val="3"/>
              </w:rPr>
            </w:pPr>
            <w:r w:rsidRPr="00F463DB">
              <w:rPr>
                <w:noProof/>
              </w:rPr>
              <w:drawing>
                <wp:inline distT="0" distB="0" distL="0" distR="0" wp14:anchorId="3B767806" wp14:editId="6B4B7DE4">
                  <wp:extent cx="2368319" cy="175514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83048" cy="1766055"/>
                          </a:xfrm>
                          <a:prstGeom prst="rect">
                            <a:avLst/>
                          </a:prstGeom>
                          <a:noFill/>
                          <a:ln>
                            <a:noFill/>
                          </a:ln>
                        </pic:spPr>
                      </pic:pic>
                    </a:graphicData>
                  </a:graphic>
                </wp:inline>
              </w:drawing>
            </w:r>
          </w:p>
        </w:tc>
      </w:tr>
      <w:tr w:rsidR="005E5041" w:rsidRPr="00F463DB" w14:paraId="3DEA6F12" w14:textId="77777777" w:rsidTr="00D040A6">
        <w:tc>
          <w:tcPr>
            <w:tcW w:w="4675" w:type="dxa"/>
            <w:vAlign w:val="center"/>
          </w:tcPr>
          <w:p w14:paraId="21619D9F" w14:textId="0942773A" w:rsidR="00A738BD" w:rsidRPr="00F463DB" w:rsidRDefault="00A738BD"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color w:val="000000" w:themeColor="text1"/>
              </w:rPr>
            </w:pPr>
            <w:r w:rsidRPr="00F463DB">
              <w:rPr>
                <w:rFonts w:eastAsia="Times New Roman"/>
                <w:b/>
                <w:bCs/>
              </w:rPr>
              <w:t>No_of_Earning_Members</w:t>
            </w:r>
          </w:p>
          <w:p w14:paraId="61847FA9" w14:textId="2A1DC649"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33224E36" w14:textId="6C9BA535"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 xml:space="preserve">unique         </w:t>
            </w:r>
            <w:r w:rsidR="00BA464F" w:rsidRPr="00F463DB">
              <w:rPr>
                <w:rFonts w:ascii="Times New Roman" w:hAnsi="Times New Roman" w:cs="Times New Roman"/>
                <w:sz w:val="24"/>
                <w:szCs w:val="24"/>
              </w:rPr>
              <w:t>4</w:t>
            </w:r>
          </w:p>
          <w:p w14:paraId="461F42F6" w14:textId="45C87922"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 xml:space="preserve">top    </w:t>
            </w:r>
            <w:r w:rsidR="00BA464F" w:rsidRPr="00F463DB">
              <w:rPr>
                <w:rFonts w:ascii="Times New Roman" w:hAnsi="Times New Roman" w:cs="Times New Roman"/>
                <w:sz w:val="24"/>
                <w:szCs w:val="24"/>
              </w:rPr>
              <w:t xml:space="preserve">       </w:t>
            </w:r>
            <w:r w:rsidRPr="00F463DB">
              <w:rPr>
                <w:rFonts w:ascii="Times New Roman" w:hAnsi="Times New Roman" w:cs="Times New Roman"/>
                <w:sz w:val="24"/>
                <w:szCs w:val="24"/>
              </w:rPr>
              <w:t xml:space="preserve">   </w:t>
            </w:r>
            <w:r w:rsidR="00BA464F" w:rsidRPr="00F463DB">
              <w:rPr>
                <w:rFonts w:ascii="Times New Roman" w:hAnsi="Times New Roman" w:cs="Times New Roman"/>
                <w:sz w:val="24"/>
                <w:szCs w:val="24"/>
              </w:rPr>
              <w:t>1</w:t>
            </w:r>
          </w:p>
          <w:p w14:paraId="3858ACF0" w14:textId="45703602"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 xml:space="preserve">freq            </w:t>
            </w:r>
            <w:r w:rsidR="003C6E1D" w:rsidRPr="00F463DB">
              <w:rPr>
                <w:rFonts w:ascii="Times New Roman" w:hAnsi="Times New Roman" w:cs="Times New Roman"/>
                <w:sz w:val="24"/>
                <w:szCs w:val="24"/>
              </w:rPr>
              <w:t>33</w:t>
            </w:r>
          </w:p>
          <w:p w14:paraId="3CEF374C" w14:textId="6196F987" w:rsidR="00A738BD" w:rsidRPr="00F463DB" w:rsidRDefault="00A738BD" w:rsidP="00AD2BA3">
            <w:pPr>
              <w:pStyle w:val="HTMLPreformatted"/>
              <w:shd w:val="clear" w:color="auto" w:fill="FFFFFF"/>
              <w:wordWrap w:val="0"/>
              <w:spacing w:before="10" w:after="10"/>
              <w:jc w:val="both"/>
              <w:rPr>
                <w:rFonts w:ascii="Times New Roman" w:hAnsi="Times New Roman" w:cs="Times New Roman"/>
                <w:sz w:val="24"/>
                <w:szCs w:val="24"/>
              </w:rPr>
            </w:pPr>
            <w:r w:rsidRPr="00F463DB">
              <w:rPr>
                <w:rFonts w:ascii="Times New Roman" w:hAnsi="Times New Roman" w:cs="Times New Roman"/>
                <w:sz w:val="24"/>
                <w:szCs w:val="24"/>
              </w:rPr>
              <w:t xml:space="preserve">Name: </w:t>
            </w:r>
            <w:r w:rsidR="00BA464F" w:rsidRPr="00F463DB">
              <w:rPr>
                <w:rFonts w:ascii="Times New Roman" w:hAnsi="Times New Roman" w:cs="Times New Roman"/>
                <w:sz w:val="24"/>
                <w:szCs w:val="24"/>
              </w:rPr>
              <w:t>No_of_Earning_Members</w:t>
            </w:r>
            <w:r w:rsidRPr="00F463DB">
              <w:rPr>
                <w:rFonts w:ascii="Times New Roman" w:hAnsi="Times New Roman" w:cs="Times New Roman"/>
                <w:sz w:val="24"/>
                <w:szCs w:val="24"/>
              </w:rPr>
              <w:t>,</w:t>
            </w:r>
          </w:p>
          <w:p w14:paraId="4A712D7E" w14:textId="40293CB8" w:rsidR="00A738BD" w:rsidRPr="00F463DB" w:rsidRDefault="00A738BD" w:rsidP="00AD2BA3">
            <w:pPr>
              <w:pStyle w:val="HTMLPreformatted"/>
              <w:shd w:val="clear" w:color="auto" w:fill="FFFFFF"/>
              <w:wordWrap w:val="0"/>
              <w:spacing w:before="10" w:after="10"/>
              <w:jc w:val="both"/>
              <w:rPr>
                <w:rFonts w:ascii="Times New Roman" w:hAnsi="Times New Roman" w:cs="Times New Roman"/>
                <w:b/>
                <w:bCs/>
                <w:sz w:val="24"/>
                <w:szCs w:val="24"/>
              </w:rPr>
            </w:pPr>
            <w:r w:rsidRPr="00F463DB">
              <w:rPr>
                <w:rFonts w:ascii="Times New Roman" w:hAnsi="Times New Roman" w:cs="Times New Roman"/>
                <w:sz w:val="24"/>
                <w:szCs w:val="24"/>
              </w:rPr>
              <w:t>dtype: object</w:t>
            </w:r>
          </w:p>
        </w:tc>
        <w:tc>
          <w:tcPr>
            <w:tcW w:w="4675" w:type="dxa"/>
          </w:tcPr>
          <w:p w14:paraId="72EB09F8" w14:textId="58A61AA2" w:rsidR="00A738BD" w:rsidRPr="00F463DB" w:rsidRDefault="005E5041" w:rsidP="00AD2BA3">
            <w:pPr>
              <w:spacing w:before="10" w:after="10"/>
              <w:jc w:val="both"/>
              <w:rPr>
                <w:rFonts w:eastAsia="Times New Roman"/>
                <w:noProof/>
                <w:color w:val="3C4043"/>
                <w:spacing w:val="3"/>
              </w:rPr>
            </w:pPr>
            <w:r w:rsidRPr="00F463DB">
              <w:rPr>
                <w:rFonts w:eastAsia="Times New Roman"/>
                <w:noProof/>
                <w:color w:val="3C4043"/>
                <w:spacing w:val="3"/>
              </w:rPr>
              <w:drawing>
                <wp:inline distT="0" distB="0" distL="0" distR="0" wp14:anchorId="338106E2" wp14:editId="69B4F164">
                  <wp:extent cx="2370609" cy="175683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416910" cy="1791147"/>
                          </a:xfrm>
                          <a:prstGeom prst="rect">
                            <a:avLst/>
                          </a:prstGeom>
                          <a:noFill/>
                          <a:ln>
                            <a:noFill/>
                          </a:ln>
                        </pic:spPr>
                      </pic:pic>
                    </a:graphicData>
                  </a:graphic>
                </wp:inline>
              </w:drawing>
            </w:r>
          </w:p>
        </w:tc>
      </w:tr>
    </w:tbl>
    <w:p w14:paraId="569AB3CD" w14:textId="41027138" w:rsidR="00F70AB6" w:rsidRPr="00F463DB" w:rsidRDefault="00F70AB6" w:rsidP="00AD2BA3">
      <w:pPr>
        <w:spacing w:before="10" w:after="10"/>
        <w:jc w:val="both"/>
        <w:rPr>
          <w:rFonts w:eastAsia="Times New Roman"/>
          <w:color w:val="3C4043"/>
          <w:spacing w:val="3"/>
        </w:rPr>
      </w:pPr>
    </w:p>
    <w:p w14:paraId="4759B12F" w14:textId="04AC0E50" w:rsidR="005E5041" w:rsidRPr="00F463DB" w:rsidRDefault="005E5041" w:rsidP="00AD2BA3">
      <w:pPr>
        <w:pStyle w:val="HTMLPreformatted"/>
        <w:shd w:val="clear" w:color="auto" w:fill="FFFFFF"/>
        <w:wordWrap w:val="0"/>
        <w:spacing w:before="10" w:after="10"/>
        <w:ind w:left="720"/>
        <w:jc w:val="both"/>
        <w:rPr>
          <w:rFonts w:ascii="Times New Roman" w:hAnsi="Times New Roman" w:cs="Times New Roman"/>
          <w:b/>
          <w:bCs/>
          <w:sz w:val="24"/>
          <w:szCs w:val="24"/>
        </w:rPr>
      </w:pPr>
      <w:r w:rsidRPr="00F463DB">
        <w:rPr>
          <w:rFonts w:ascii="Times New Roman" w:hAnsi="Times New Roman" w:cs="Times New Roman"/>
          <w:b/>
          <w:bCs/>
          <w:sz w:val="24"/>
          <w:szCs w:val="24"/>
        </w:rPr>
        <w:t xml:space="preserve">Highest_Qualified_Member: Level </w:t>
      </w:r>
      <w:r w:rsidR="00615A31" w:rsidRPr="00F463DB">
        <w:rPr>
          <w:rFonts w:ascii="Times New Roman" w:hAnsi="Times New Roman" w:cs="Times New Roman"/>
          <w:b/>
          <w:bCs/>
          <w:sz w:val="24"/>
          <w:szCs w:val="24"/>
        </w:rPr>
        <w:t>chiếm đa số</w:t>
      </w:r>
      <w:r w:rsidR="00731BA3" w:rsidRPr="00F463DB">
        <w:rPr>
          <w:rFonts w:ascii="Times New Roman" w:hAnsi="Times New Roman" w:cs="Times New Roman"/>
          <w:b/>
          <w:bCs/>
          <w:sz w:val="24"/>
          <w:szCs w:val="24"/>
        </w:rPr>
        <w:t>:</w:t>
      </w:r>
      <w:r w:rsidR="00615A31" w:rsidRPr="00F463DB">
        <w:rPr>
          <w:rFonts w:ascii="Times New Roman" w:hAnsi="Times New Roman" w:cs="Times New Roman"/>
          <w:b/>
          <w:bCs/>
          <w:sz w:val="24"/>
          <w:szCs w:val="24"/>
        </w:rPr>
        <w:t xml:space="preserve"> </w:t>
      </w:r>
      <w:r w:rsidR="00731BA3" w:rsidRPr="00F463DB">
        <w:rPr>
          <w:rFonts w:ascii="Times New Roman" w:hAnsi="Times New Roman" w:cs="Times New Roman"/>
          <w:b/>
          <w:bCs/>
          <w:sz w:val="24"/>
          <w:szCs w:val="24"/>
        </w:rPr>
        <w:t>‘</w:t>
      </w:r>
      <w:r w:rsidR="00615A31" w:rsidRPr="00F463DB">
        <w:rPr>
          <w:rFonts w:ascii="Times New Roman" w:hAnsi="Times New Roman" w:cs="Times New Roman"/>
          <w:b/>
          <w:bCs/>
          <w:sz w:val="24"/>
          <w:szCs w:val="24"/>
        </w:rPr>
        <w:t>Graduate</w:t>
      </w:r>
      <w:r w:rsidR="00731BA3" w:rsidRPr="00F463DB">
        <w:rPr>
          <w:rFonts w:ascii="Times New Roman" w:hAnsi="Times New Roman" w:cs="Times New Roman"/>
          <w:b/>
          <w:bCs/>
          <w:sz w:val="24"/>
          <w:szCs w:val="24"/>
        </w:rPr>
        <w:t xml:space="preserve">’ </w:t>
      </w:r>
      <w:r w:rsidR="005E5F52" w:rsidRPr="00F463DB">
        <w:rPr>
          <w:rFonts w:ascii="Times New Roman" w:hAnsi="Times New Roman" w:cs="Times New Roman"/>
          <w:b/>
          <w:bCs/>
          <w:sz w:val="24"/>
          <w:szCs w:val="24"/>
        </w:rPr>
        <w:t>(19)</w:t>
      </w:r>
    </w:p>
    <w:p w14:paraId="647E56BE" w14:textId="65C06FB0" w:rsidR="00615A31" w:rsidRPr="00F463DB" w:rsidRDefault="00615A31"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ind w:left="720"/>
        <w:jc w:val="both"/>
        <w:rPr>
          <w:rFonts w:eastAsia="Times New Roman"/>
          <w:b/>
          <w:bCs/>
          <w:color w:val="000000" w:themeColor="text1"/>
        </w:rPr>
      </w:pPr>
      <w:r w:rsidRPr="00F463DB">
        <w:rPr>
          <w:rFonts w:eastAsia="Times New Roman"/>
          <w:b/>
          <w:bCs/>
          <w:color w:val="000000" w:themeColor="text1"/>
        </w:rPr>
        <w:t>No_of_Fly_Members: Level chiếm đa số</w:t>
      </w:r>
      <w:r w:rsidR="00731BA3" w:rsidRPr="00F463DB">
        <w:rPr>
          <w:rFonts w:eastAsia="Times New Roman"/>
          <w:b/>
          <w:bCs/>
          <w:color w:val="000000" w:themeColor="text1"/>
        </w:rPr>
        <w:t>: ‘</w:t>
      </w:r>
      <w:r w:rsidR="005E5F52" w:rsidRPr="00F463DB">
        <w:rPr>
          <w:rFonts w:eastAsia="Times New Roman"/>
          <w:b/>
          <w:bCs/>
          <w:color w:val="000000" w:themeColor="text1"/>
        </w:rPr>
        <w:t>4</w:t>
      </w:r>
      <w:r w:rsidR="00731BA3" w:rsidRPr="00F463DB">
        <w:rPr>
          <w:rFonts w:eastAsia="Times New Roman"/>
          <w:b/>
          <w:bCs/>
          <w:color w:val="000000" w:themeColor="text1"/>
        </w:rPr>
        <w:t>’</w:t>
      </w:r>
      <w:r w:rsidR="005E5F52" w:rsidRPr="00F463DB">
        <w:rPr>
          <w:rFonts w:eastAsia="Times New Roman"/>
          <w:b/>
          <w:bCs/>
          <w:color w:val="000000" w:themeColor="text1"/>
        </w:rPr>
        <w:t xml:space="preserve"> (15)</w:t>
      </w:r>
    </w:p>
    <w:p w14:paraId="791B6125" w14:textId="77B8010B" w:rsidR="005E5F52" w:rsidRPr="00F463DB" w:rsidRDefault="005E5F52"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ind w:left="720"/>
        <w:jc w:val="both"/>
        <w:rPr>
          <w:rFonts w:eastAsia="Times New Roman"/>
          <w:color w:val="000000" w:themeColor="text1"/>
        </w:rPr>
      </w:pPr>
      <w:r w:rsidRPr="00F463DB">
        <w:rPr>
          <w:rFonts w:eastAsia="Times New Roman"/>
          <w:b/>
          <w:bCs/>
        </w:rPr>
        <w:t>No_of_Earning_Members: Level chiếm đa số</w:t>
      </w:r>
      <w:r w:rsidR="00731BA3" w:rsidRPr="00F463DB">
        <w:rPr>
          <w:rFonts w:eastAsia="Times New Roman"/>
          <w:b/>
          <w:bCs/>
        </w:rPr>
        <w:t>:</w:t>
      </w:r>
      <w:r w:rsidRPr="00F463DB">
        <w:rPr>
          <w:rFonts w:eastAsia="Times New Roman"/>
          <w:b/>
          <w:bCs/>
        </w:rPr>
        <w:t xml:space="preserve"> </w:t>
      </w:r>
      <w:r w:rsidR="00731BA3" w:rsidRPr="00F463DB">
        <w:rPr>
          <w:rFonts w:eastAsia="Times New Roman"/>
          <w:b/>
          <w:bCs/>
        </w:rPr>
        <w:t>‘1</w:t>
      </w:r>
      <w:proofErr w:type="gramStart"/>
      <w:r w:rsidR="00731BA3" w:rsidRPr="00F463DB">
        <w:rPr>
          <w:rFonts w:eastAsia="Times New Roman"/>
          <w:b/>
          <w:bCs/>
        </w:rPr>
        <w:t>’  (</w:t>
      </w:r>
      <w:proofErr w:type="gramEnd"/>
      <w:r w:rsidR="00731BA3" w:rsidRPr="00F463DB">
        <w:rPr>
          <w:rFonts w:eastAsia="Times New Roman"/>
          <w:b/>
          <w:bCs/>
        </w:rPr>
        <w:t>33)</w:t>
      </w:r>
    </w:p>
    <w:p w14:paraId="652A63B4" w14:textId="77777777" w:rsidR="005E5F52" w:rsidRPr="00F463DB" w:rsidRDefault="005E5F52" w:rsidP="00AD2BA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before="10" w:after="10"/>
        <w:jc w:val="both"/>
        <w:rPr>
          <w:rFonts w:eastAsia="Times New Roman"/>
          <w:b/>
          <w:bCs/>
          <w:color w:val="000000" w:themeColor="text1"/>
        </w:rPr>
      </w:pPr>
    </w:p>
    <w:p w14:paraId="369C1123" w14:textId="77777777" w:rsidR="00615A31" w:rsidRPr="00F463DB" w:rsidRDefault="00615A31" w:rsidP="00AD2BA3">
      <w:pPr>
        <w:pStyle w:val="HTMLPreformatted"/>
        <w:shd w:val="clear" w:color="auto" w:fill="FFFFFF"/>
        <w:wordWrap w:val="0"/>
        <w:spacing w:before="10" w:after="10"/>
        <w:jc w:val="both"/>
        <w:rPr>
          <w:rFonts w:ascii="Times New Roman" w:hAnsi="Times New Roman" w:cs="Times New Roman"/>
          <w:b/>
          <w:bCs/>
          <w:sz w:val="24"/>
          <w:szCs w:val="24"/>
        </w:rPr>
      </w:pPr>
    </w:p>
    <w:p w14:paraId="784A0C85" w14:textId="691693BC" w:rsidR="00245D26" w:rsidRPr="00F463DB" w:rsidRDefault="00F463DB" w:rsidP="00AD2BA3">
      <w:pPr>
        <w:pStyle w:val="ListParagraph"/>
        <w:numPr>
          <w:ilvl w:val="0"/>
          <w:numId w:val="3"/>
        </w:numPr>
        <w:spacing w:before="10" w:after="10"/>
        <w:jc w:val="both"/>
        <w:outlineLvl w:val="0"/>
        <w:rPr>
          <w:b/>
          <w:bCs/>
          <w:sz w:val="36"/>
          <w:szCs w:val="36"/>
        </w:rPr>
      </w:pPr>
      <w:bookmarkStart w:id="6" w:name="_Toc75702644"/>
      <w:r w:rsidRPr="00F463DB">
        <w:rPr>
          <w:b/>
          <w:bCs/>
          <w:sz w:val="36"/>
          <w:szCs w:val="36"/>
        </w:rPr>
        <w:t>KHÁI QUÁT VỀ THỐNG KÊ SUY DIỄN</w:t>
      </w:r>
      <w:bookmarkEnd w:id="6"/>
    </w:p>
    <w:p w14:paraId="7F22E98B" w14:textId="74713944" w:rsidR="00F0152A" w:rsidRPr="00F463DB" w:rsidRDefault="0090216E" w:rsidP="00AD2BA3">
      <w:pPr>
        <w:pStyle w:val="ListParagraph"/>
        <w:spacing w:before="10" w:after="10"/>
        <w:ind w:left="1080"/>
        <w:jc w:val="both"/>
      </w:pPr>
      <w:r w:rsidRPr="00F463DB">
        <w:t>T</w:t>
      </w:r>
      <w:r w:rsidR="00F0152A" w:rsidRPr="00F463DB">
        <w:t xml:space="preserve">hống kê </w:t>
      </w:r>
      <w:r w:rsidRPr="00F463DB">
        <w:t xml:space="preserve">suy diễn </w:t>
      </w:r>
      <w:r w:rsidR="00F0152A" w:rsidRPr="00F463DB">
        <w:t xml:space="preserve">là quá trình suy luận suy ra các đặc điểm của một phân phối cơ bản bằng việc phân tích dữ liệu. </w:t>
      </w:r>
      <w:r w:rsidR="00424AC7" w:rsidRPr="00F463DB">
        <w:t>Thống kê suy diễn</w:t>
      </w:r>
      <w:r w:rsidR="00F0152A" w:rsidRPr="00F463DB">
        <w:t xml:space="preserve"> ra tính chất của tổng thể: điều này bao gồm các giả thuyết thử nghiệm và các ước tính phát sinh. Tổng thể được giả định là lớn hơn so với tạo ra các dữ liệu quan sát, nói cách khác, các dữ liệu quan sát được giả định là lấy mẫu từ một tổng thể lớn hơn.</w:t>
      </w:r>
      <w:r w:rsidR="004A3FAF">
        <w:fldChar w:fldCharType="begin"/>
      </w:r>
      <w:r w:rsidR="004A3FAF">
        <w:instrText xml:space="preserve"> ADDIN ZOTERO_ITEM CSL_CITATION {"citationID":"fXiJhRnN","properties":{"formattedCitation":"(2)","plainCitation":"(2)","noteIndex":0},"citationItems":[{"id":41,"uris":["http://zotero.org/users/local/2eL5rN67/items/KQLZRA7T"],"uri":["http://zotero.org/users/local/2eL5rN67/items/KQLZRA7T"],"itemData":{"id":41,"type":"article","title":"Snapshot","URL":"https://vi.wikipedia.org/w/index.php?title=Suy_lu%E1%BA%ADn_th%E1%BB%91ng_k%C3%AA&amp;oldid=64479353","accessed":{"date-parts":[["2021",6,27]]}}}],"schema":"https://github.com/citation-style-language/schema/raw/master/csl-citation.json"} </w:instrText>
      </w:r>
      <w:r w:rsidR="004A3FAF">
        <w:fldChar w:fldCharType="separate"/>
      </w:r>
      <w:r w:rsidR="004A3FAF" w:rsidRPr="004A3FAF">
        <w:t>(2)</w:t>
      </w:r>
      <w:r w:rsidR="004A3FAF">
        <w:fldChar w:fldCharType="end"/>
      </w:r>
    </w:p>
    <w:p w14:paraId="796677BF" w14:textId="77777777" w:rsidR="00F0152A" w:rsidRPr="00F463DB" w:rsidRDefault="00F0152A" w:rsidP="00AD2BA3">
      <w:pPr>
        <w:pStyle w:val="ListParagraph"/>
        <w:spacing w:before="10" w:after="10"/>
        <w:ind w:left="1080"/>
        <w:jc w:val="both"/>
      </w:pPr>
    </w:p>
    <w:p w14:paraId="346EEE78" w14:textId="772CB94D" w:rsidR="00E2273F" w:rsidRPr="00F463DB" w:rsidRDefault="00F0152A" w:rsidP="00AD2BA3">
      <w:pPr>
        <w:pStyle w:val="ListParagraph"/>
        <w:spacing w:before="10" w:after="10"/>
        <w:ind w:left="1080"/>
        <w:jc w:val="both"/>
      </w:pPr>
      <w:r w:rsidRPr="00F463DB">
        <w:t xml:space="preserve">Thống kê suy </w:t>
      </w:r>
      <w:r w:rsidR="00424AC7" w:rsidRPr="00F463DB">
        <w:t>diễn</w:t>
      </w:r>
      <w:r w:rsidRPr="00F463DB">
        <w:t xml:space="preserve"> có thể được so sánh với số liệu thống kê mô tả. Thống kê mô tả chỉ quan tâm tới tính chất của dữ liệu quan sát, và không giả sử các dữ liệu đến từ dữ liệu lớn hơn.</w:t>
      </w:r>
    </w:p>
    <w:p w14:paraId="09CDB6DD" w14:textId="33ECE160" w:rsidR="00424AC7" w:rsidRPr="00F463DB" w:rsidRDefault="00424AC7" w:rsidP="00AD2BA3">
      <w:pPr>
        <w:pStyle w:val="ListParagraph"/>
        <w:spacing w:before="10" w:after="10"/>
        <w:ind w:left="1080"/>
        <w:jc w:val="both"/>
      </w:pPr>
    </w:p>
    <w:p w14:paraId="4DF99C90" w14:textId="621CDD4D" w:rsidR="00424AC7" w:rsidRPr="00F463DB" w:rsidRDefault="00742F6C" w:rsidP="00AD2BA3">
      <w:pPr>
        <w:pStyle w:val="ListParagraph"/>
        <w:spacing w:before="10" w:after="10"/>
        <w:ind w:left="1080"/>
        <w:jc w:val="both"/>
      </w:pPr>
      <w:r w:rsidRPr="00F463DB">
        <w:t>T</w:t>
      </w:r>
      <w:r w:rsidR="00635F30" w:rsidRPr="00F463DB">
        <w:t xml:space="preserve">hống kê </w:t>
      </w:r>
      <w:r w:rsidRPr="00F463DB">
        <w:t xml:space="preserve">suy diễn </w:t>
      </w:r>
      <w:r w:rsidR="00635F30" w:rsidRPr="00F463DB">
        <w:t>giải thích rõ ràng về một tổng thể, sử dụng dữ liệu rút ra từ tổng th</w:t>
      </w:r>
      <w:r w:rsidRPr="00F463DB">
        <w:t>ể</w:t>
      </w:r>
      <w:r w:rsidR="00635F30" w:rsidRPr="00F463DB">
        <w:t xml:space="preserve"> thông qua hình thức lấy mẫu</w:t>
      </w:r>
      <w:r w:rsidRPr="00F463DB">
        <w:t xml:space="preserve"> c</w:t>
      </w:r>
      <w:r w:rsidR="00635F30" w:rsidRPr="00F463DB">
        <w:t xml:space="preserve">ho một giả thuyết về tổng </w:t>
      </w:r>
      <w:proofErr w:type="gramStart"/>
      <w:r w:rsidR="00635F30" w:rsidRPr="00F463DB">
        <w:t xml:space="preserve">thể </w:t>
      </w:r>
      <w:r w:rsidRPr="00F463DB">
        <w:t xml:space="preserve"> mà</w:t>
      </w:r>
      <w:proofErr w:type="gramEnd"/>
      <w:r w:rsidRPr="00F463DB">
        <w:t xml:space="preserve"> </w:t>
      </w:r>
      <w:r w:rsidR="00635F30" w:rsidRPr="00F463DB">
        <w:t>chúng ta muốn suy ra</w:t>
      </w:r>
      <w:r w:rsidR="00C8106B" w:rsidRPr="00F463DB">
        <w:t>. Ví dụ:</w:t>
      </w:r>
    </w:p>
    <w:p w14:paraId="24B31565" w14:textId="56BA5809" w:rsidR="00B10776" w:rsidRPr="00F463DB" w:rsidRDefault="00B10776" w:rsidP="00AD2BA3">
      <w:pPr>
        <w:pStyle w:val="ListParagraph"/>
        <w:numPr>
          <w:ilvl w:val="2"/>
          <w:numId w:val="6"/>
        </w:numPr>
        <w:spacing w:before="10" w:after="10"/>
        <w:jc w:val="both"/>
        <w:rPr>
          <w:color w:val="202122"/>
          <w:shd w:val="clear" w:color="auto" w:fill="FFFFFF"/>
        </w:rPr>
      </w:pPr>
      <w:r w:rsidRPr="00F463DB">
        <w:rPr>
          <w:color w:val="202122"/>
          <w:shd w:val="clear" w:color="auto" w:fill="FFFFFF"/>
        </w:rPr>
        <w:t>Bác bỏ giả thuyết.</w:t>
      </w:r>
    </w:p>
    <w:p w14:paraId="4983D760" w14:textId="07B852F8" w:rsidR="00CB2716" w:rsidRPr="00F463DB" w:rsidRDefault="00CB2716" w:rsidP="00AD2BA3">
      <w:pPr>
        <w:pStyle w:val="ListParagraph"/>
        <w:numPr>
          <w:ilvl w:val="2"/>
          <w:numId w:val="6"/>
        </w:numPr>
        <w:spacing w:before="10" w:after="10"/>
        <w:jc w:val="both"/>
        <w:rPr>
          <w:color w:val="202122"/>
          <w:shd w:val="clear" w:color="auto" w:fill="FFFFFF"/>
        </w:rPr>
      </w:pPr>
      <w:r w:rsidRPr="00F463DB">
        <w:rPr>
          <w:color w:val="202122"/>
          <w:shd w:val="clear" w:color="auto" w:fill="FFFFFF"/>
        </w:rPr>
        <w:t>Ước lượng khoảng thời gian</w:t>
      </w:r>
    </w:p>
    <w:p w14:paraId="643DA33D" w14:textId="51FA33A6" w:rsidR="00B10776" w:rsidRPr="00F463DB" w:rsidRDefault="00B10776" w:rsidP="00AD2BA3">
      <w:pPr>
        <w:pStyle w:val="ListParagraph"/>
        <w:numPr>
          <w:ilvl w:val="2"/>
          <w:numId w:val="6"/>
        </w:numPr>
        <w:spacing w:before="10" w:after="10"/>
        <w:jc w:val="both"/>
        <w:rPr>
          <w:color w:val="202122"/>
          <w:shd w:val="clear" w:color="auto" w:fill="FFFFFF"/>
        </w:rPr>
      </w:pPr>
      <w:r w:rsidRPr="00F463DB">
        <w:rPr>
          <w:rFonts w:eastAsia="Times New Roman"/>
          <w:color w:val="202122"/>
        </w:rPr>
        <w:t>Phân nhóm hoặc phân tầng các điểm dữ liệu thành các nhóm.</w:t>
      </w:r>
    </w:p>
    <w:p w14:paraId="069C4BDD" w14:textId="77777777" w:rsidR="00F463DB" w:rsidRPr="00F463DB" w:rsidRDefault="00F463DB" w:rsidP="00AD2BA3">
      <w:pPr>
        <w:spacing w:before="10" w:after="10"/>
        <w:jc w:val="both"/>
        <w:rPr>
          <w:color w:val="202122"/>
          <w:shd w:val="clear" w:color="auto" w:fill="FFFFFF"/>
        </w:rPr>
      </w:pPr>
    </w:p>
    <w:p w14:paraId="02448C80" w14:textId="422EB0CA" w:rsidR="001B0B25" w:rsidRPr="00F463DB" w:rsidRDefault="00F463DB" w:rsidP="00AD2BA3">
      <w:pPr>
        <w:pStyle w:val="ListParagraph"/>
        <w:numPr>
          <w:ilvl w:val="0"/>
          <w:numId w:val="3"/>
        </w:numPr>
        <w:spacing w:before="10" w:after="10"/>
        <w:jc w:val="both"/>
        <w:outlineLvl w:val="0"/>
        <w:rPr>
          <w:b/>
          <w:bCs/>
          <w:sz w:val="36"/>
          <w:szCs w:val="36"/>
        </w:rPr>
      </w:pPr>
      <w:bookmarkStart w:id="7" w:name="_Toc75702645"/>
      <w:r w:rsidRPr="00F463DB">
        <w:rPr>
          <w:b/>
          <w:bCs/>
          <w:sz w:val="36"/>
          <w:szCs w:val="36"/>
        </w:rPr>
        <w:lastRenderedPageBreak/>
        <w:t>PHẦN PHÂN TÍCH THỐNG KÊ SUY DIỄN, PHÂN TÍCH ANOVA MỘT CHIỀU CỦA TẬP TIN DIET_R.CSV</w:t>
      </w:r>
      <w:bookmarkEnd w:id="7"/>
    </w:p>
    <w:p w14:paraId="2FD082CA" w14:textId="699FF5E7" w:rsidR="000A7E0A" w:rsidRPr="00F65395" w:rsidRDefault="00306F93" w:rsidP="00AD2BA3">
      <w:pPr>
        <w:pStyle w:val="ListParagraph"/>
        <w:numPr>
          <w:ilvl w:val="0"/>
          <w:numId w:val="7"/>
        </w:numPr>
        <w:spacing w:before="10" w:after="10"/>
        <w:jc w:val="both"/>
        <w:outlineLvl w:val="1"/>
        <w:rPr>
          <w:b/>
          <w:bCs/>
        </w:rPr>
      </w:pPr>
      <w:bookmarkStart w:id="8" w:name="_Toc75702646"/>
      <w:r>
        <w:rPr>
          <w:noProof/>
        </w:rPr>
        <w:drawing>
          <wp:anchor distT="0" distB="0" distL="114300" distR="114300" simplePos="0" relativeHeight="251661312" behindDoc="0" locked="0" layoutInCell="1" allowOverlap="1" wp14:anchorId="6792603A" wp14:editId="47FEF83A">
            <wp:simplePos x="0" y="0"/>
            <wp:positionH relativeFrom="column">
              <wp:posOffset>597802</wp:posOffset>
            </wp:positionH>
            <wp:positionV relativeFrom="paragraph">
              <wp:posOffset>302177</wp:posOffset>
            </wp:positionV>
            <wp:extent cx="5041900" cy="3366770"/>
            <wp:effectExtent l="0" t="0" r="6350" b="508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41900" cy="3366770"/>
                    </a:xfrm>
                    <a:prstGeom prst="rect">
                      <a:avLst/>
                    </a:prstGeom>
                    <a:noFill/>
                    <a:ln>
                      <a:noFill/>
                    </a:ln>
                  </pic:spPr>
                </pic:pic>
              </a:graphicData>
            </a:graphic>
          </wp:anchor>
        </w:drawing>
      </w:r>
      <w:r w:rsidR="00FD7608" w:rsidRPr="00F65395">
        <w:rPr>
          <w:b/>
          <w:bCs/>
        </w:rPr>
        <w:t>Khái quát về file Diet_R.csv:</w:t>
      </w:r>
      <w:bookmarkEnd w:id="8"/>
    </w:p>
    <w:p w14:paraId="4E7A437E" w14:textId="6B885E8B" w:rsidR="00926106" w:rsidRPr="00F463DB" w:rsidRDefault="00926106" w:rsidP="00AD2BA3">
      <w:pPr>
        <w:spacing w:before="10" w:after="10"/>
        <w:ind w:left="1080"/>
        <w:jc w:val="both"/>
      </w:pPr>
    </w:p>
    <w:p w14:paraId="4E8F5452" w14:textId="0B0912EC" w:rsidR="000A7E0A" w:rsidRPr="00F463DB" w:rsidRDefault="000A7E0A" w:rsidP="00AD2BA3">
      <w:pPr>
        <w:spacing w:before="10" w:after="10"/>
        <w:ind w:left="1080"/>
        <w:jc w:val="both"/>
      </w:pPr>
      <w:r w:rsidRPr="00F463DB">
        <w:t>Dữ liệu gồm các chỉ số cân năng của một số người trước và sau khi thực hiện các phương pháp giảm cân</w:t>
      </w:r>
    </w:p>
    <w:p w14:paraId="7627A180" w14:textId="4999024D" w:rsidR="00106FB0" w:rsidRPr="00F463DB" w:rsidRDefault="00C7212F" w:rsidP="00AD2BA3">
      <w:pPr>
        <w:spacing w:before="10" w:after="10"/>
        <w:ind w:left="1080"/>
        <w:jc w:val="both"/>
      </w:pPr>
      <w:r w:rsidRPr="00F463DB">
        <w:t xml:space="preserve">Để giải quyết các bài toán 1 và 2. Tôi sẽ tiến hành </w:t>
      </w:r>
      <w:r w:rsidR="00C13494" w:rsidRPr="00F463DB">
        <w:t xml:space="preserve">tạo thêm 1 cột đó chính là </w:t>
      </w:r>
      <w:r w:rsidR="00C13494" w:rsidRPr="00F463DB">
        <w:rPr>
          <w:b/>
          <w:bCs/>
        </w:rPr>
        <w:t xml:space="preserve">lossingweight </w:t>
      </w:r>
      <w:r w:rsidR="00C13494" w:rsidRPr="00F463DB">
        <w:t>bằng dòng lệnh đơn giản</w:t>
      </w:r>
      <w:r w:rsidR="006B06A2" w:rsidRPr="00F463DB">
        <w:t xml:space="preserve">: </w:t>
      </w:r>
    </w:p>
    <w:p w14:paraId="0DFA20F6" w14:textId="4E0F979E" w:rsidR="006B06A2" w:rsidRPr="00F463DB" w:rsidRDefault="006B06A2" w:rsidP="00AD2BA3">
      <w:pPr>
        <w:spacing w:before="10" w:after="10"/>
        <w:ind w:left="1080"/>
        <w:jc w:val="both"/>
        <w:rPr>
          <w:i/>
          <w:iCs/>
        </w:rPr>
      </w:pPr>
      <w:r w:rsidRPr="00F463DB">
        <w:rPr>
          <w:i/>
          <w:iCs/>
        </w:rPr>
        <w:t>df['losingweight'] = df['</w:t>
      </w:r>
      <w:proofErr w:type="gramStart"/>
      <w:r w:rsidRPr="00F463DB">
        <w:rPr>
          <w:i/>
          <w:iCs/>
        </w:rPr>
        <w:t>pre.weight</w:t>
      </w:r>
      <w:proofErr w:type="gramEnd"/>
      <w:r w:rsidRPr="00F463DB">
        <w:rPr>
          <w:i/>
          <w:iCs/>
        </w:rPr>
        <w:t>'] - df['weight6weeks']</w:t>
      </w:r>
    </w:p>
    <w:p w14:paraId="47385919" w14:textId="590FF576" w:rsidR="00F03739" w:rsidRPr="00F463DB" w:rsidRDefault="00F03739" w:rsidP="00AD2BA3">
      <w:pPr>
        <w:spacing w:before="10" w:after="10"/>
        <w:ind w:left="1080"/>
        <w:jc w:val="both"/>
      </w:pPr>
      <w:r w:rsidRPr="00F463DB">
        <w:t>Ta được:</w:t>
      </w:r>
    </w:p>
    <w:p w14:paraId="508038B2" w14:textId="77ACAA08" w:rsidR="00F03739" w:rsidRPr="00F463DB" w:rsidRDefault="00F03739" w:rsidP="00AD2BA3">
      <w:pPr>
        <w:spacing w:before="10" w:after="10"/>
        <w:ind w:left="1080"/>
        <w:jc w:val="both"/>
        <w:rPr>
          <w:i/>
          <w:iCs/>
        </w:rPr>
      </w:pPr>
      <w:r w:rsidRPr="00F463DB">
        <w:rPr>
          <w:i/>
          <w:iCs/>
          <w:noProof/>
        </w:rPr>
        <w:lastRenderedPageBreak/>
        <w:drawing>
          <wp:inline distT="0" distB="0" distL="0" distR="0" wp14:anchorId="54479638" wp14:editId="482370CD">
            <wp:extent cx="5306060" cy="3262630"/>
            <wp:effectExtent l="19050" t="19050" r="27940" b="139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06060" cy="3262630"/>
                    </a:xfrm>
                    <a:prstGeom prst="rect">
                      <a:avLst/>
                    </a:prstGeom>
                    <a:noFill/>
                    <a:ln w="12700">
                      <a:solidFill>
                        <a:schemeClr val="tx1"/>
                      </a:solidFill>
                    </a:ln>
                  </pic:spPr>
                </pic:pic>
              </a:graphicData>
            </a:graphic>
          </wp:inline>
        </w:drawing>
      </w:r>
    </w:p>
    <w:p w14:paraId="729E133F" w14:textId="77777777" w:rsidR="00F65395" w:rsidRDefault="00F65395" w:rsidP="00AD2BA3">
      <w:pPr>
        <w:pStyle w:val="ListParagraph"/>
        <w:spacing w:before="10" w:after="10"/>
        <w:ind w:left="1440"/>
        <w:jc w:val="both"/>
        <w:rPr>
          <w:b/>
          <w:bCs/>
        </w:rPr>
      </w:pPr>
    </w:p>
    <w:p w14:paraId="6F4B0322" w14:textId="324094ED" w:rsidR="00FD7608" w:rsidRPr="00F65395" w:rsidRDefault="00926106" w:rsidP="00AD2BA3">
      <w:pPr>
        <w:pStyle w:val="ListParagraph"/>
        <w:numPr>
          <w:ilvl w:val="0"/>
          <w:numId w:val="7"/>
        </w:numPr>
        <w:spacing w:before="10" w:after="10"/>
        <w:jc w:val="both"/>
        <w:outlineLvl w:val="1"/>
        <w:rPr>
          <w:b/>
          <w:bCs/>
        </w:rPr>
      </w:pPr>
      <w:bookmarkStart w:id="9" w:name="_Toc75702647"/>
      <w:r w:rsidRPr="00F65395">
        <w:rPr>
          <w:b/>
          <w:bCs/>
        </w:rPr>
        <w:t>Bài toán 1</w:t>
      </w:r>
      <w:r w:rsidR="00326B50" w:rsidRPr="00F65395">
        <w:rPr>
          <w:b/>
          <w:bCs/>
        </w:rPr>
        <w:t>:</w:t>
      </w:r>
      <w:r w:rsidR="001438B0" w:rsidRPr="00F65395">
        <w:rPr>
          <w:b/>
          <w:bCs/>
        </w:rPr>
        <w:t xml:space="preserve"> </w:t>
      </w:r>
      <w:r w:rsidR="000F1139" w:rsidRPr="00F65395">
        <w:rPr>
          <w:b/>
          <w:bCs/>
        </w:rPr>
        <w:t>CÓ SỰ KHÁC NHAU VỀ HIỆU QUẢ CỦA CÁC PHƯƠNG PHÁP GIẢM CÂN?</w:t>
      </w:r>
      <w:bookmarkEnd w:id="9"/>
    </w:p>
    <w:p w14:paraId="62B1AE67" w14:textId="095C257A" w:rsidR="00BA1DFA" w:rsidRPr="00F463DB" w:rsidRDefault="00BA1DFA" w:rsidP="00AD2BA3">
      <w:pPr>
        <w:pStyle w:val="ListParagraph"/>
        <w:spacing w:before="10" w:after="10"/>
        <w:ind w:left="1440"/>
        <w:jc w:val="both"/>
        <w:rPr>
          <w:b/>
          <w:bCs/>
        </w:rPr>
      </w:pPr>
      <w:r w:rsidRPr="00F463DB">
        <w:rPr>
          <w:b/>
          <w:bCs/>
        </w:rPr>
        <w:t>Phát biểu giải thuyết thống kê</w:t>
      </w:r>
    </w:p>
    <w:p w14:paraId="557C894C" w14:textId="4885858A" w:rsidR="00BA1DFA" w:rsidRPr="00F463DB" w:rsidRDefault="00BA1DFA" w:rsidP="00AD2BA3">
      <w:pPr>
        <w:pStyle w:val="ListParagraph"/>
        <w:numPr>
          <w:ilvl w:val="0"/>
          <w:numId w:val="8"/>
        </w:numPr>
        <w:spacing w:before="10" w:after="10"/>
        <w:jc w:val="both"/>
      </w:pPr>
      <w:r w:rsidRPr="00F463DB">
        <w:rPr>
          <w:i/>
          <w:iCs/>
        </w:rPr>
        <w:t>H</w:t>
      </w:r>
      <w:r w:rsidRPr="00F463DB">
        <w:rPr>
          <w:i/>
          <w:iCs/>
          <w:vertAlign w:val="subscript"/>
        </w:rPr>
        <w:t>0</w:t>
      </w:r>
      <w:r w:rsidRPr="00F463DB">
        <w:t>: không có sự khác biệt về hiệu quả giảm cân giữa 3 phương pháp</w:t>
      </w:r>
    </w:p>
    <w:p w14:paraId="5C86639E" w14:textId="17D51F72" w:rsidR="000F1139" w:rsidRPr="00F463DB" w:rsidRDefault="00BA1DFA" w:rsidP="00AD2BA3">
      <w:pPr>
        <w:pStyle w:val="ListParagraph"/>
        <w:numPr>
          <w:ilvl w:val="0"/>
          <w:numId w:val="8"/>
        </w:numPr>
        <w:spacing w:before="10" w:after="10"/>
        <w:jc w:val="both"/>
      </w:pPr>
      <w:r w:rsidRPr="00F463DB">
        <w:rPr>
          <w:i/>
          <w:iCs/>
        </w:rPr>
        <w:t>H</w:t>
      </w:r>
      <w:r w:rsidRPr="00F463DB">
        <w:rPr>
          <w:i/>
          <w:iCs/>
          <w:vertAlign w:val="subscript"/>
        </w:rPr>
        <w:t>1</w:t>
      </w:r>
      <w:r w:rsidRPr="00F463DB">
        <w:t>: có ít nhất hai kiểu phương pháp khác nhau về hiệu quả giảm cân</w:t>
      </w:r>
    </w:p>
    <w:p w14:paraId="097E299D" w14:textId="66240AEA" w:rsidR="00BA1DFA" w:rsidRPr="00F463DB" w:rsidRDefault="001A020E" w:rsidP="00AD2BA3">
      <w:pPr>
        <w:spacing w:before="10" w:after="10"/>
        <w:ind w:firstLine="720"/>
        <w:jc w:val="center"/>
      </w:pPr>
      <w:r>
        <w:rPr>
          <w:noProof/>
        </w:rPr>
        <w:drawing>
          <wp:anchor distT="0" distB="0" distL="114300" distR="114300" simplePos="0" relativeHeight="251662336" behindDoc="0" locked="0" layoutInCell="1" allowOverlap="1" wp14:anchorId="1E5188E6" wp14:editId="197522BB">
            <wp:simplePos x="0" y="0"/>
            <wp:positionH relativeFrom="column">
              <wp:posOffset>1230333</wp:posOffset>
            </wp:positionH>
            <wp:positionV relativeFrom="paragraph">
              <wp:posOffset>273466</wp:posOffset>
            </wp:positionV>
            <wp:extent cx="4332605" cy="2589530"/>
            <wp:effectExtent l="0" t="0" r="0" b="127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32605" cy="2589530"/>
                    </a:xfrm>
                    <a:prstGeom prst="rect">
                      <a:avLst/>
                    </a:prstGeom>
                    <a:noFill/>
                    <a:ln>
                      <a:noFill/>
                    </a:ln>
                  </pic:spPr>
                </pic:pic>
              </a:graphicData>
            </a:graphic>
          </wp:anchor>
        </w:drawing>
      </w:r>
    </w:p>
    <w:p w14:paraId="19795901" w14:textId="524F760D" w:rsidR="001E4375" w:rsidRPr="00F463DB" w:rsidRDefault="00417448" w:rsidP="00AD2BA3">
      <w:pPr>
        <w:spacing w:before="10" w:after="10"/>
        <w:ind w:left="1440"/>
        <w:jc w:val="both"/>
      </w:pPr>
      <w:r w:rsidRPr="00F463DB">
        <w:t xml:space="preserve">Nhìn vào </w:t>
      </w:r>
      <w:r w:rsidR="0067607B" w:rsidRPr="00F463DB">
        <w:t xml:space="preserve">đồ thị </w:t>
      </w:r>
      <w:r w:rsidRPr="00F463DB">
        <w:t xml:space="preserve">boxplot </w:t>
      </w:r>
      <w:r w:rsidR="0067607B" w:rsidRPr="00F463DB">
        <w:t xml:space="preserve">trên ta có thể nhận thấy có một chút khác việt về </w:t>
      </w:r>
      <w:r w:rsidR="00D21D7E" w:rsidRPr="00F463DB">
        <w:t>hiệu quả giảm cân trung bình</w:t>
      </w:r>
      <w:r w:rsidR="007515D8" w:rsidRPr="00F463DB">
        <w:t xml:space="preserve"> </w:t>
      </w:r>
      <w:r w:rsidR="00E65AF6" w:rsidRPr="00F463DB">
        <w:t>của phương pháp 1 và phương pháp 3, phương pháp 2 với phương pháp 3</w:t>
      </w:r>
      <w:r w:rsidR="00AF2B3B" w:rsidRPr="00F463DB">
        <w:t>.</w:t>
      </w:r>
    </w:p>
    <w:p w14:paraId="4D70A325" w14:textId="77777777" w:rsidR="001E4375" w:rsidRPr="00F463DB" w:rsidRDefault="001E4375" w:rsidP="00AD2BA3">
      <w:pPr>
        <w:spacing w:before="10" w:after="10" w:line="259" w:lineRule="auto"/>
        <w:jc w:val="both"/>
      </w:pPr>
      <w:r w:rsidRPr="00F463DB">
        <w:br w:type="page"/>
      </w:r>
    </w:p>
    <w:p w14:paraId="10B38705" w14:textId="77777777" w:rsidR="00417448" w:rsidRPr="00F463DB" w:rsidRDefault="00417448" w:rsidP="00AD2BA3">
      <w:pPr>
        <w:spacing w:before="10" w:after="10"/>
        <w:ind w:left="1440"/>
        <w:jc w:val="both"/>
      </w:pPr>
    </w:p>
    <w:p w14:paraId="6F95E0FB" w14:textId="338F3E5A" w:rsidR="00AF2B3B" w:rsidRPr="00F463DB" w:rsidRDefault="001E4375" w:rsidP="00AD2BA3">
      <w:pPr>
        <w:pStyle w:val="Heading3"/>
        <w:spacing w:before="10" w:after="10"/>
        <w:ind w:left="720" w:firstLine="720"/>
        <w:rPr>
          <w:rFonts w:ascii="Times New Roman" w:hAnsi="Times New Roman" w:cs="Times New Roman"/>
          <w:b/>
          <w:bCs/>
        </w:rPr>
      </w:pPr>
      <w:bookmarkStart w:id="10" w:name="_Toc75702648"/>
      <w:r w:rsidRPr="00F463DB">
        <w:rPr>
          <w:rFonts w:ascii="Times New Roman" w:hAnsi="Times New Roman" w:cs="Times New Roman"/>
          <w:b/>
          <w:bCs/>
        </w:rPr>
        <w:t>Tiến hành tìm bảng Anova:</w:t>
      </w:r>
      <w:bookmarkEnd w:id="10"/>
    </w:p>
    <w:p w14:paraId="1957D139" w14:textId="77777777" w:rsidR="00CC10D0" w:rsidRPr="00F463DB" w:rsidRDefault="00CC10D0" w:rsidP="00AD2BA3">
      <w:pPr>
        <w:spacing w:before="10" w:after="10"/>
        <w:ind w:left="1440"/>
        <w:jc w:val="both"/>
      </w:pPr>
    </w:p>
    <w:p w14:paraId="62B39315" w14:textId="537444F7" w:rsidR="001E4375" w:rsidRPr="00F463DB" w:rsidRDefault="001E4375" w:rsidP="00AD2BA3">
      <w:pPr>
        <w:spacing w:before="10" w:after="10"/>
        <w:ind w:left="1440"/>
        <w:jc w:val="both"/>
      </w:pPr>
      <w:r w:rsidRPr="00F463DB">
        <w:rPr>
          <w:noProof/>
        </w:rPr>
        <w:drawing>
          <wp:inline distT="0" distB="0" distL="0" distR="0" wp14:anchorId="3E0B8059" wp14:editId="3D6BD4C3">
            <wp:extent cx="3020291" cy="836753"/>
            <wp:effectExtent l="19050" t="19050" r="8890" b="209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26911" cy="838587"/>
                    </a:xfrm>
                    <a:prstGeom prst="rect">
                      <a:avLst/>
                    </a:prstGeom>
                    <a:noFill/>
                    <a:ln w="12700">
                      <a:solidFill>
                        <a:schemeClr val="tx1"/>
                      </a:solidFill>
                    </a:ln>
                  </pic:spPr>
                </pic:pic>
              </a:graphicData>
            </a:graphic>
          </wp:inline>
        </w:drawing>
      </w:r>
    </w:p>
    <w:p w14:paraId="2E868A61" w14:textId="7A776C1F" w:rsidR="00166F8A" w:rsidRPr="00F463DB" w:rsidRDefault="00166F8A" w:rsidP="00AD2BA3">
      <w:pPr>
        <w:spacing w:before="10" w:after="10"/>
        <w:ind w:left="1440"/>
        <w:jc w:val="both"/>
      </w:pPr>
    </w:p>
    <w:p w14:paraId="527BED01" w14:textId="6E033EA8" w:rsidR="00166F8A" w:rsidRPr="00F463DB" w:rsidRDefault="00166F8A" w:rsidP="00AD2BA3">
      <w:pPr>
        <w:spacing w:before="10" w:after="10"/>
        <w:ind w:left="1440"/>
        <w:jc w:val="both"/>
      </w:pPr>
      <w:r w:rsidRPr="00F463DB">
        <w:t xml:space="preserve">Vì p_value </w:t>
      </w:r>
      <w:r w:rsidR="005A2651" w:rsidRPr="00F463DB">
        <w:t xml:space="preserve">bé hơn 0.05 nên ta sẽ bác bỏ giải thuyết H0 với mức ý nghĩa </w:t>
      </w:r>
      <w:r w:rsidR="008737C0" w:rsidRPr="00F463DB">
        <w:t>0.05</w:t>
      </w:r>
      <w:r w:rsidR="00AE50DC" w:rsidRPr="00F463DB">
        <w:t>.</w:t>
      </w:r>
    </w:p>
    <w:p w14:paraId="1A9EA7A3" w14:textId="77777777" w:rsidR="008737C0" w:rsidRPr="00F463DB" w:rsidRDefault="008737C0" w:rsidP="00AD2BA3">
      <w:pPr>
        <w:spacing w:before="10" w:after="10"/>
        <w:ind w:left="1440"/>
        <w:jc w:val="both"/>
      </w:pPr>
    </w:p>
    <w:p w14:paraId="6686A631" w14:textId="5391E6F7" w:rsidR="008737C0" w:rsidRPr="00F463DB" w:rsidRDefault="008737C0" w:rsidP="00AD2BA3">
      <w:pPr>
        <w:spacing w:before="10" w:after="10"/>
        <w:ind w:left="1440"/>
        <w:jc w:val="both"/>
      </w:pPr>
      <w:r w:rsidRPr="00F463DB">
        <w:rPr>
          <w:noProof/>
        </w:rPr>
        <w:drawing>
          <wp:inline distT="0" distB="0" distL="0" distR="0" wp14:anchorId="469E7F34" wp14:editId="6D01D912">
            <wp:extent cx="3567430" cy="581660"/>
            <wp:effectExtent l="19050" t="19050" r="13970" b="279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7430" cy="581660"/>
                    </a:xfrm>
                    <a:prstGeom prst="rect">
                      <a:avLst/>
                    </a:prstGeom>
                    <a:noFill/>
                    <a:ln w="12700">
                      <a:solidFill>
                        <a:schemeClr val="tx1"/>
                      </a:solidFill>
                    </a:ln>
                  </pic:spPr>
                </pic:pic>
              </a:graphicData>
            </a:graphic>
          </wp:inline>
        </w:drawing>
      </w:r>
    </w:p>
    <w:p w14:paraId="1F5667E6" w14:textId="58CDE627" w:rsidR="008737C0" w:rsidRPr="00F463DB" w:rsidRDefault="008B6438" w:rsidP="00AD2BA3">
      <w:pPr>
        <w:spacing w:before="10" w:after="10"/>
        <w:ind w:left="1440"/>
        <w:jc w:val="both"/>
      </w:pPr>
      <w:r w:rsidRPr="00F463DB">
        <w:t>Ta sẽ tạm chấp nhân H1: có ít nhất hai kiểu phương pháp khác nhau về hiệu quả giảm cân</w:t>
      </w:r>
      <w:r w:rsidR="00AE50DC" w:rsidRPr="00F463DB">
        <w:t>.</w:t>
      </w:r>
    </w:p>
    <w:p w14:paraId="17934F47" w14:textId="039A7D84" w:rsidR="009E676E" w:rsidRPr="00F463DB" w:rsidRDefault="009E676E" w:rsidP="00AD2BA3">
      <w:pPr>
        <w:spacing w:before="10" w:after="10"/>
        <w:ind w:left="1440"/>
        <w:jc w:val="both"/>
      </w:pPr>
      <w:r w:rsidRPr="00F463DB">
        <w:t>Vì chưa thể biết được sự khác biệt là ở cặp giảm cân nào nên chúng ta sẽ tiến hành kiểm tra hậu nghiệm</w:t>
      </w:r>
      <w:r w:rsidR="00AE50DC" w:rsidRPr="00F463DB">
        <w:t>.</w:t>
      </w:r>
    </w:p>
    <w:p w14:paraId="0233D6BA" w14:textId="19C14237" w:rsidR="009E676E" w:rsidRPr="00F463DB" w:rsidRDefault="009E676E" w:rsidP="00AD2BA3">
      <w:pPr>
        <w:spacing w:before="10" w:after="10"/>
        <w:ind w:left="1440"/>
        <w:jc w:val="both"/>
      </w:pPr>
    </w:p>
    <w:p w14:paraId="2615E4A4" w14:textId="61D988CD" w:rsidR="009E676E" w:rsidRPr="00F463DB" w:rsidRDefault="009E676E" w:rsidP="00AD2BA3">
      <w:pPr>
        <w:pStyle w:val="Heading3"/>
        <w:spacing w:before="10" w:after="10"/>
        <w:ind w:left="720" w:firstLine="720"/>
        <w:rPr>
          <w:rFonts w:ascii="Times New Roman" w:hAnsi="Times New Roman" w:cs="Times New Roman"/>
          <w:b/>
          <w:bCs/>
        </w:rPr>
      </w:pPr>
      <w:bookmarkStart w:id="11" w:name="_Toc75702649"/>
      <w:r w:rsidRPr="00F463DB">
        <w:rPr>
          <w:rFonts w:ascii="Times New Roman" w:hAnsi="Times New Roman" w:cs="Times New Roman"/>
          <w:b/>
          <w:bCs/>
        </w:rPr>
        <w:t>Kiểm tra hậu nghiệm:</w:t>
      </w:r>
      <w:bookmarkEnd w:id="11"/>
    </w:p>
    <w:p w14:paraId="71620925" w14:textId="77777777" w:rsidR="00F1286F" w:rsidRPr="00F463DB" w:rsidRDefault="00F1286F" w:rsidP="00AD2BA3">
      <w:pPr>
        <w:spacing w:before="10" w:after="10"/>
        <w:ind w:left="1440"/>
        <w:jc w:val="both"/>
        <w:rPr>
          <w:b/>
          <w:bCs/>
        </w:rPr>
      </w:pPr>
    </w:p>
    <w:p w14:paraId="6EEE8C06" w14:textId="3A5B308B" w:rsidR="00C564E8" w:rsidRPr="00F463DB" w:rsidRDefault="00945D04" w:rsidP="00AD2BA3">
      <w:pPr>
        <w:spacing w:before="10" w:after="10"/>
        <w:ind w:left="1440"/>
        <w:jc w:val="both"/>
        <w:rPr>
          <w:b/>
          <w:bCs/>
        </w:rPr>
      </w:pPr>
      <w:r w:rsidRPr="00F463DB">
        <w:rPr>
          <w:b/>
          <w:bCs/>
          <w:noProof/>
        </w:rPr>
        <w:drawing>
          <wp:inline distT="0" distB="0" distL="0" distR="0" wp14:anchorId="7037EFE8" wp14:editId="507D3DDB">
            <wp:extent cx="3938905" cy="1477010"/>
            <wp:effectExtent l="19050" t="19050" r="23495" b="279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8905" cy="1477010"/>
                    </a:xfrm>
                    <a:prstGeom prst="rect">
                      <a:avLst/>
                    </a:prstGeom>
                    <a:noFill/>
                    <a:ln w="12700">
                      <a:solidFill>
                        <a:schemeClr val="tx1"/>
                      </a:solidFill>
                    </a:ln>
                  </pic:spPr>
                </pic:pic>
              </a:graphicData>
            </a:graphic>
          </wp:inline>
        </w:drawing>
      </w:r>
    </w:p>
    <w:p w14:paraId="576218A4" w14:textId="695824BE" w:rsidR="009B2F6E" w:rsidRPr="00F463DB" w:rsidRDefault="009B2F6E" w:rsidP="00AD2BA3">
      <w:pPr>
        <w:spacing w:before="10" w:after="10"/>
        <w:ind w:left="1440"/>
        <w:jc w:val="both"/>
        <w:rPr>
          <w:b/>
          <w:bCs/>
        </w:rPr>
      </w:pPr>
    </w:p>
    <w:p w14:paraId="75866CB4" w14:textId="0DCD28C0" w:rsidR="009B2F6E" w:rsidRPr="00F463DB" w:rsidRDefault="009B2F6E" w:rsidP="00AD2BA3">
      <w:pPr>
        <w:spacing w:before="10" w:after="10"/>
        <w:ind w:left="1440"/>
        <w:jc w:val="both"/>
        <w:rPr>
          <w:i/>
          <w:iCs/>
          <w:u w:val="single"/>
        </w:rPr>
      </w:pPr>
      <w:r w:rsidRPr="00F463DB">
        <w:rPr>
          <w:i/>
          <w:iCs/>
          <w:u w:val="single"/>
        </w:rPr>
        <w:t>Với mức ý nghĩa là 0.05</w:t>
      </w:r>
      <w:r w:rsidR="009706FC" w:rsidRPr="00F463DB">
        <w:rPr>
          <w:i/>
          <w:iCs/>
          <w:u w:val="single"/>
        </w:rPr>
        <w:t>, ta nhận thấy</w:t>
      </w:r>
    </w:p>
    <w:p w14:paraId="50C47E3E" w14:textId="28B43752" w:rsidR="009706FC" w:rsidRPr="00F463DB" w:rsidRDefault="009706FC" w:rsidP="00AD2BA3">
      <w:pPr>
        <w:spacing w:before="10" w:after="10"/>
        <w:ind w:left="1440"/>
        <w:jc w:val="both"/>
      </w:pPr>
      <w:r w:rsidRPr="00F463DB">
        <w:t>Phương pháp 1 và phương pháp 2</w:t>
      </w:r>
      <w:r w:rsidR="00D9714F" w:rsidRPr="00F463DB">
        <w:t xml:space="preserve"> không có sự khác biệt về hiệu quả giảm cân</w:t>
      </w:r>
    </w:p>
    <w:p w14:paraId="24BB03E1" w14:textId="06974711" w:rsidR="00D9714F" w:rsidRPr="00F463DB" w:rsidRDefault="00D9714F" w:rsidP="00AD2BA3">
      <w:pPr>
        <w:spacing w:before="10" w:after="10"/>
        <w:ind w:left="1440"/>
        <w:jc w:val="both"/>
      </w:pPr>
      <w:r w:rsidRPr="00F463DB">
        <w:t>Phương pháp 1 và phương pháp 3 có sự khác biệt về hiệu quả giảm cân</w:t>
      </w:r>
    </w:p>
    <w:p w14:paraId="4540252D" w14:textId="574317A9" w:rsidR="00F2670B" w:rsidRPr="00F463DB" w:rsidRDefault="00D9714F" w:rsidP="00AD2BA3">
      <w:pPr>
        <w:spacing w:before="10" w:after="10"/>
        <w:ind w:left="1440"/>
        <w:jc w:val="both"/>
      </w:pPr>
      <w:r w:rsidRPr="00F463DB">
        <w:t>Phương pháp 2 và phương pháp 3</w:t>
      </w:r>
      <w:r w:rsidR="00B118AB" w:rsidRPr="00F463DB">
        <w:t xml:space="preserve"> có sự khác biệt về hiệu quả giảm cân</w:t>
      </w:r>
    </w:p>
    <w:p w14:paraId="43EF8D41" w14:textId="77777777" w:rsidR="002007F5" w:rsidRPr="00F463DB" w:rsidRDefault="002007F5" w:rsidP="00AD2BA3">
      <w:pPr>
        <w:spacing w:before="10" w:after="10"/>
        <w:ind w:left="1440"/>
        <w:jc w:val="both"/>
      </w:pPr>
    </w:p>
    <w:p w14:paraId="30ABEF0C" w14:textId="580ACECE" w:rsidR="002007F5" w:rsidRPr="00F463DB" w:rsidRDefault="002007F5" w:rsidP="00AD2BA3">
      <w:pPr>
        <w:pStyle w:val="Heading3"/>
        <w:spacing w:before="10" w:after="10"/>
        <w:ind w:left="720" w:firstLine="720"/>
        <w:rPr>
          <w:rFonts w:ascii="Times New Roman" w:hAnsi="Times New Roman" w:cs="Times New Roman"/>
          <w:b/>
          <w:bCs/>
        </w:rPr>
      </w:pPr>
      <w:bookmarkStart w:id="12" w:name="_Toc75702650"/>
      <w:r w:rsidRPr="00F463DB">
        <w:rPr>
          <w:rFonts w:ascii="Times New Roman" w:hAnsi="Times New Roman" w:cs="Times New Roman"/>
          <w:b/>
          <w:bCs/>
        </w:rPr>
        <w:t>Kiểm tra các điều kiện cho kiểm định Anova</w:t>
      </w:r>
      <w:bookmarkEnd w:id="12"/>
    </w:p>
    <w:p w14:paraId="31AC86A9" w14:textId="77777777" w:rsidR="002007F5" w:rsidRPr="00F463DB" w:rsidRDefault="002007F5" w:rsidP="00AD2BA3">
      <w:pPr>
        <w:spacing w:before="10" w:after="10"/>
        <w:ind w:left="1440"/>
        <w:jc w:val="both"/>
        <w:rPr>
          <w:b/>
          <w:bCs/>
        </w:rPr>
      </w:pPr>
    </w:p>
    <w:p w14:paraId="765EBFE4" w14:textId="46C9325E" w:rsidR="00272ABF" w:rsidRDefault="00272ABF" w:rsidP="00AD2BA3">
      <w:pPr>
        <w:spacing w:before="10" w:after="10"/>
        <w:ind w:left="1440"/>
        <w:jc w:val="both"/>
        <w:rPr>
          <w:i/>
          <w:iCs/>
          <w:u w:val="single"/>
        </w:rPr>
      </w:pPr>
      <w:r w:rsidRPr="00F463DB">
        <w:rPr>
          <w:i/>
          <w:iCs/>
          <w:u w:val="single"/>
        </w:rPr>
        <w:t xml:space="preserve">Vẽ </w:t>
      </w:r>
      <w:r w:rsidR="00E07332" w:rsidRPr="00F463DB">
        <w:rPr>
          <w:i/>
          <w:iCs/>
          <w:u w:val="single"/>
        </w:rPr>
        <w:t xml:space="preserve">biểu đồ </w:t>
      </w:r>
      <w:r w:rsidRPr="00F463DB">
        <w:rPr>
          <w:i/>
          <w:iCs/>
          <w:u w:val="single"/>
        </w:rPr>
        <w:t>qqplot và histogram</w:t>
      </w:r>
      <w:r w:rsidR="007E289E" w:rsidRPr="00F463DB">
        <w:rPr>
          <w:i/>
          <w:iCs/>
          <w:u w:val="single"/>
        </w:rPr>
        <w:t>:</w:t>
      </w:r>
    </w:p>
    <w:p w14:paraId="7B96B043" w14:textId="77777777" w:rsidR="00530BC6" w:rsidRPr="00F463DB" w:rsidRDefault="00530BC6" w:rsidP="00AD2BA3">
      <w:pPr>
        <w:spacing w:before="10" w:after="10"/>
        <w:jc w:val="both"/>
        <w:rPr>
          <w:i/>
          <w:iCs/>
          <w:u w:val="single"/>
        </w:rPr>
      </w:pPr>
    </w:p>
    <w:p w14:paraId="272DD66A" w14:textId="743CB560" w:rsidR="00AE50DC" w:rsidRPr="00F463DB" w:rsidRDefault="00530BC6" w:rsidP="00AD2BA3">
      <w:pPr>
        <w:spacing w:before="10" w:after="10"/>
        <w:jc w:val="both"/>
        <w:rPr>
          <w:b/>
          <w:bCs/>
        </w:rPr>
      </w:pPr>
      <w:r>
        <w:rPr>
          <w:b/>
          <w:bCs/>
          <w:noProof/>
        </w:rPr>
        <w:lastRenderedPageBreak/>
        <w:drawing>
          <wp:anchor distT="0" distB="0" distL="114300" distR="114300" simplePos="0" relativeHeight="251663360" behindDoc="1" locked="0" layoutInCell="1" allowOverlap="1" wp14:anchorId="3EE40B90" wp14:editId="6E91C149">
            <wp:simplePos x="0" y="0"/>
            <wp:positionH relativeFrom="margin">
              <wp:posOffset>931492</wp:posOffset>
            </wp:positionH>
            <wp:positionV relativeFrom="paragraph">
              <wp:posOffset>35880</wp:posOffset>
            </wp:positionV>
            <wp:extent cx="4119245" cy="2281555"/>
            <wp:effectExtent l="0" t="0" r="0" b="4445"/>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19245" cy="2281555"/>
                    </a:xfrm>
                    <a:prstGeom prst="rect">
                      <a:avLst/>
                    </a:prstGeom>
                    <a:noFill/>
                    <a:ln>
                      <a:noFill/>
                    </a:ln>
                  </pic:spPr>
                </pic:pic>
              </a:graphicData>
            </a:graphic>
            <wp14:sizeRelV relativeFrom="margin">
              <wp14:pctHeight>0</wp14:pctHeight>
            </wp14:sizeRelV>
          </wp:anchor>
        </w:drawing>
      </w:r>
    </w:p>
    <w:p w14:paraId="013B385D" w14:textId="6F10776C" w:rsidR="00DA2441" w:rsidRPr="00F463DB" w:rsidRDefault="00884E80" w:rsidP="00AD2BA3">
      <w:pPr>
        <w:spacing w:before="10" w:after="10"/>
        <w:ind w:left="1440"/>
        <w:jc w:val="both"/>
        <w:rPr>
          <w:i/>
          <w:iCs/>
          <w:u w:val="single"/>
        </w:rPr>
      </w:pPr>
      <w:r w:rsidRPr="00F463DB">
        <w:rPr>
          <w:i/>
          <w:iCs/>
          <w:u w:val="single"/>
        </w:rPr>
        <w:t>Bằng mắt thường ta có thể nhận thấy dữ liệu tr</w:t>
      </w:r>
      <w:r w:rsidR="001C3782" w:rsidRPr="00F463DB">
        <w:rPr>
          <w:i/>
          <w:iCs/>
          <w:u w:val="single"/>
        </w:rPr>
        <w:t>ên</w:t>
      </w:r>
      <w:r w:rsidRPr="00F463DB">
        <w:rPr>
          <w:i/>
          <w:iCs/>
          <w:u w:val="single"/>
        </w:rPr>
        <w:t xml:space="preserve"> phân phối chuẩn</w:t>
      </w:r>
      <w:r w:rsidR="001C3782" w:rsidRPr="00F463DB">
        <w:rPr>
          <w:i/>
          <w:iCs/>
          <w:u w:val="single"/>
        </w:rPr>
        <w:t xml:space="preserve">, để </w:t>
      </w:r>
      <w:r w:rsidR="00F0139F" w:rsidRPr="00F463DB">
        <w:rPr>
          <w:i/>
          <w:iCs/>
          <w:u w:val="single"/>
        </w:rPr>
        <w:t>kiểm tra chính xác hơn ta tiến hành</w:t>
      </w:r>
      <w:r w:rsidR="0097750F" w:rsidRPr="00F463DB">
        <w:rPr>
          <w:i/>
          <w:iCs/>
          <w:u w:val="single"/>
        </w:rPr>
        <w:t xml:space="preserve"> kiểm định s</w:t>
      </w:r>
      <w:r w:rsidR="008A436F" w:rsidRPr="00F463DB">
        <w:rPr>
          <w:i/>
          <w:iCs/>
          <w:u w:val="single"/>
        </w:rPr>
        <w:t>h</w:t>
      </w:r>
      <w:r w:rsidR="0097750F" w:rsidRPr="00F463DB">
        <w:rPr>
          <w:i/>
          <w:iCs/>
          <w:u w:val="single"/>
        </w:rPr>
        <w:t>apiro</w:t>
      </w:r>
      <w:r w:rsidR="008A436F" w:rsidRPr="00F463DB">
        <w:rPr>
          <w:i/>
          <w:iCs/>
          <w:u w:val="single"/>
        </w:rPr>
        <w:t>:</w:t>
      </w:r>
    </w:p>
    <w:p w14:paraId="05ACA97B" w14:textId="057627C8" w:rsidR="009E676E" w:rsidRPr="00F463DB" w:rsidRDefault="008A436F" w:rsidP="00AD2BA3">
      <w:pPr>
        <w:spacing w:before="10" w:after="10"/>
        <w:ind w:left="1440"/>
        <w:jc w:val="both"/>
        <w:rPr>
          <w:i/>
          <w:iCs/>
        </w:rPr>
      </w:pPr>
      <w:r w:rsidRPr="00F463DB">
        <w:rPr>
          <w:i/>
          <w:iCs/>
        </w:rPr>
        <w:t xml:space="preserve">p_v = </w:t>
      </w:r>
      <w:proofErr w:type="gramStart"/>
      <w:r w:rsidRPr="00F463DB">
        <w:rPr>
          <w:i/>
          <w:iCs/>
        </w:rPr>
        <w:t>stats.shapiro</w:t>
      </w:r>
      <w:proofErr w:type="gramEnd"/>
      <w:r w:rsidRPr="00F463DB">
        <w:rPr>
          <w:i/>
          <w:iCs/>
        </w:rPr>
        <w:t>(model.resid)[1]</w:t>
      </w:r>
    </w:p>
    <w:p w14:paraId="20E0E1A0" w14:textId="5C57E36A" w:rsidR="00957C76" w:rsidRPr="00F463DB" w:rsidRDefault="00957C76" w:rsidP="00AD2BA3">
      <w:pPr>
        <w:spacing w:before="10" w:after="10"/>
        <w:ind w:left="1440"/>
        <w:jc w:val="both"/>
        <w:rPr>
          <w:i/>
          <w:iCs/>
        </w:rPr>
      </w:pPr>
      <w:r w:rsidRPr="00F463DB">
        <w:rPr>
          <w:i/>
          <w:iCs/>
          <w:noProof/>
        </w:rPr>
        <w:drawing>
          <wp:inline distT="0" distB="0" distL="0" distR="0" wp14:anchorId="067D980C" wp14:editId="65410616">
            <wp:extent cx="2011680" cy="563880"/>
            <wp:effectExtent l="19050" t="19050" r="26670" b="266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11680" cy="563880"/>
                    </a:xfrm>
                    <a:prstGeom prst="rect">
                      <a:avLst/>
                    </a:prstGeom>
                    <a:noFill/>
                    <a:ln w="12700">
                      <a:solidFill>
                        <a:schemeClr val="tx1"/>
                      </a:solidFill>
                    </a:ln>
                  </pic:spPr>
                </pic:pic>
              </a:graphicData>
            </a:graphic>
          </wp:inline>
        </w:drawing>
      </w:r>
    </w:p>
    <w:p w14:paraId="32BC4E8C" w14:textId="037D91A7" w:rsidR="00957C76" w:rsidRPr="00F463DB" w:rsidRDefault="007E289E" w:rsidP="00AD2BA3">
      <w:pPr>
        <w:spacing w:before="10" w:after="10"/>
        <w:ind w:left="1440"/>
        <w:jc w:val="both"/>
      </w:pPr>
      <w:r w:rsidRPr="00F463DB">
        <w:t>Chấp nhận</w:t>
      </w:r>
      <w:r w:rsidR="004D3735" w:rsidRPr="00F463DB">
        <w:t xml:space="preserve"> kiểu phân bố dữ liệu trên là phân phối chuẩn.</w:t>
      </w:r>
    </w:p>
    <w:p w14:paraId="034975D5" w14:textId="4581C10B" w:rsidR="00DC29F0" w:rsidRPr="00F463DB" w:rsidRDefault="00DC29F0" w:rsidP="00AD2BA3">
      <w:pPr>
        <w:spacing w:before="10" w:after="10"/>
        <w:ind w:left="1440"/>
        <w:jc w:val="both"/>
      </w:pPr>
      <w:r w:rsidRPr="00F463DB">
        <w:t>Tiến hành kiểm định về phương sai. Thỏa mãn các điều kiện để kiểm định ANOVA một chiều</w:t>
      </w:r>
    </w:p>
    <w:p w14:paraId="77439726" w14:textId="017EF6AC" w:rsidR="000865E6" w:rsidRPr="00F463DB" w:rsidRDefault="000865E6" w:rsidP="00AD2BA3">
      <w:pPr>
        <w:spacing w:before="10" w:after="10" w:line="259" w:lineRule="auto"/>
        <w:jc w:val="both"/>
      </w:pPr>
    </w:p>
    <w:p w14:paraId="1587B0E9" w14:textId="1A072F92" w:rsidR="00926106" w:rsidRPr="00F65395" w:rsidRDefault="00926106" w:rsidP="00AD2BA3">
      <w:pPr>
        <w:pStyle w:val="ListParagraph"/>
        <w:numPr>
          <w:ilvl w:val="0"/>
          <w:numId w:val="7"/>
        </w:numPr>
        <w:spacing w:before="10" w:after="10"/>
        <w:jc w:val="both"/>
        <w:outlineLvl w:val="1"/>
        <w:rPr>
          <w:b/>
          <w:bCs/>
        </w:rPr>
      </w:pPr>
      <w:bookmarkStart w:id="13" w:name="_Toc75702651"/>
      <w:r w:rsidRPr="00F65395">
        <w:rPr>
          <w:b/>
          <w:bCs/>
        </w:rPr>
        <w:t xml:space="preserve">Bài toán </w:t>
      </w:r>
      <w:proofErr w:type="gramStart"/>
      <w:r w:rsidRPr="00F65395">
        <w:rPr>
          <w:b/>
          <w:bCs/>
        </w:rPr>
        <w:t>2</w:t>
      </w:r>
      <w:r w:rsidR="000F1139" w:rsidRPr="00F65395">
        <w:rPr>
          <w:b/>
          <w:bCs/>
        </w:rPr>
        <w:t>:</w:t>
      </w:r>
      <w:r w:rsidR="000865E6" w:rsidRPr="00F65395">
        <w:rPr>
          <w:b/>
          <w:bCs/>
        </w:rPr>
        <w:t>CÓ</w:t>
      </w:r>
      <w:proofErr w:type="gramEnd"/>
      <w:r w:rsidR="000865E6" w:rsidRPr="00F65395">
        <w:rPr>
          <w:b/>
          <w:bCs/>
        </w:rPr>
        <w:t xml:space="preserve"> SỰ KHÁC NHAU VỀ HIỆU QUẢ GIẢM CÂN VỚI CÁC GIỚI TÍNH KHÁC NHAU?</w:t>
      </w:r>
      <w:bookmarkEnd w:id="13"/>
    </w:p>
    <w:p w14:paraId="48D679D3" w14:textId="77777777" w:rsidR="009A49B3" w:rsidRPr="00F463DB" w:rsidRDefault="009A49B3" w:rsidP="00AD2BA3">
      <w:pPr>
        <w:pStyle w:val="ListParagraph"/>
        <w:spacing w:before="10" w:after="10"/>
        <w:ind w:left="1440"/>
        <w:jc w:val="both"/>
        <w:outlineLvl w:val="2"/>
        <w:rPr>
          <w:b/>
          <w:bCs/>
        </w:rPr>
      </w:pPr>
      <w:bookmarkStart w:id="14" w:name="_Toc75702652"/>
      <w:r w:rsidRPr="00F463DB">
        <w:rPr>
          <w:b/>
          <w:bCs/>
        </w:rPr>
        <w:t>Phát biểu giải thuyết thống kê</w:t>
      </w:r>
      <w:bookmarkEnd w:id="14"/>
    </w:p>
    <w:p w14:paraId="670C69BE" w14:textId="49E70EC6" w:rsidR="009A49B3" w:rsidRPr="00F463DB" w:rsidRDefault="009A49B3" w:rsidP="00AD2BA3">
      <w:pPr>
        <w:pStyle w:val="ListParagraph"/>
        <w:numPr>
          <w:ilvl w:val="0"/>
          <w:numId w:val="8"/>
        </w:numPr>
        <w:spacing w:before="10" w:after="10"/>
        <w:jc w:val="both"/>
      </w:pPr>
      <w:r w:rsidRPr="00F463DB">
        <w:rPr>
          <w:i/>
          <w:iCs/>
        </w:rPr>
        <w:t>H</w:t>
      </w:r>
      <w:r w:rsidRPr="00F463DB">
        <w:rPr>
          <w:i/>
          <w:iCs/>
          <w:vertAlign w:val="subscript"/>
        </w:rPr>
        <w:t>0</w:t>
      </w:r>
      <w:r w:rsidRPr="00F463DB">
        <w:t xml:space="preserve">: </w:t>
      </w:r>
      <w:r w:rsidR="00DC29F0" w:rsidRPr="00F463DB">
        <w:t>không có sự khác biệt về hiệu quả giảm cân đối với các giới tính khác nhau</w:t>
      </w:r>
    </w:p>
    <w:p w14:paraId="624192E9" w14:textId="5174A8D3" w:rsidR="009A49B3" w:rsidRPr="00F463DB" w:rsidRDefault="009A49B3" w:rsidP="00AD2BA3">
      <w:pPr>
        <w:pStyle w:val="ListParagraph"/>
        <w:numPr>
          <w:ilvl w:val="0"/>
          <w:numId w:val="8"/>
        </w:numPr>
        <w:spacing w:before="10" w:after="10"/>
        <w:jc w:val="both"/>
      </w:pPr>
      <w:r w:rsidRPr="00F463DB">
        <w:rPr>
          <w:i/>
          <w:iCs/>
        </w:rPr>
        <w:t>H</w:t>
      </w:r>
      <w:r w:rsidRPr="00F463DB">
        <w:rPr>
          <w:i/>
          <w:iCs/>
          <w:vertAlign w:val="subscript"/>
        </w:rPr>
        <w:t>1</w:t>
      </w:r>
      <w:r w:rsidRPr="00F463DB">
        <w:t xml:space="preserve">: </w:t>
      </w:r>
      <w:r w:rsidR="00DC29F0" w:rsidRPr="00F463DB">
        <w:t>Các giới khác nhau về hiệu quả giảm cân</w:t>
      </w:r>
    </w:p>
    <w:p w14:paraId="20B8A844" w14:textId="366819CA" w:rsidR="000865E6" w:rsidRPr="00F463DB" w:rsidRDefault="00530BC6" w:rsidP="00AD2BA3">
      <w:pPr>
        <w:pStyle w:val="ListParagraph"/>
        <w:spacing w:before="10" w:after="10"/>
        <w:ind w:left="1440"/>
        <w:jc w:val="both"/>
      </w:pPr>
      <w:r>
        <w:rPr>
          <w:noProof/>
        </w:rPr>
        <w:drawing>
          <wp:anchor distT="0" distB="0" distL="114300" distR="114300" simplePos="0" relativeHeight="251664384" behindDoc="0" locked="0" layoutInCell="1" allowOverlap="1" wp14:anchorId="562DEED6" wp14:editId="7CABE49C">
            <wp:simplePos x="0" y="0"/>
            <wp:positionH relativeFrom="column">
              <wp:posOffset>914400</wp:posOffset>
            </wp:positionH>
            <wp:positionV relativeFrom="paragraph">
              <wp:posOffset>457</wp:posOffset>
            </wp:positionV>
            <wp:extent cx="4110355" cy="2640965"/>
            <wp:effectExtent l="0" t="0" r="4445" b="698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10355" cy="2640965"/>
                    </a:xfrm>
                    <a:prstGeom prst="rect">
                      <a:avLst/>
                    </a:prstGeom>
                    <a:noFill/>
                    <a:ln>
                      <a:noFill/>
                    </a:ln>
                  </pic:spPr>
                </pic:pic>
              </a:graphicData>
            </a:graphic>
          </wp:anchor>
        </w:drawing>
      </w:r>
    </w:p>
    <w:p w14:paraId="505D291A" w14:textId="7C72CA47" w:rsidR="00A1028D" w:rsidRPr="00F463DB" w:rsidRDefault="003A55FF" w:rsidP="00AD2BA3">
      <w:pPr>
        <w:pStyle w:val="ListParagraph"/>
        <w:spacing w:before="10" w:after="10"/>
        <w:ind w:left="1440"/>
        <w:jc w:val="both"/>
      </w:pPr>
      <w:r w:rsidRPr="00F463DB">
        <w:t>Ta nhận thấy sự tương đồng về hiệu quả giảm cân trung bình</w:t>
      </w:r>
      <w:r w:rsidR="00366D58" w:rsidRPr="00F463DB">
        <w:t xml:space="preserve"> của 2</w:t>
      </w:r>
      <w:r w:rsidR="00415844" w:rsidRPr="00F463DB">
        <w:t xml:space="preserve"> giới.</w:t>
      </w:r>
    </w:p>
    <w:p w14:paraId="5AC7041F" w14:textId="77777777" w:rsidR="00C44636" w:rsidRPr="00F463DB" w:rsidRDefault="00C44636" w:rsidP="00AD2BA3">
      <w:pPr>
        <w:pStyle w:val="ListParagraph"/>
        <w:spacing w:before="10" w:after="10"/>
        <w:ind w:left="1440"/>
        <w:jc w:val="both"/>
      </w:pPr>
    </w:p>
    <w:p w14:paraId="72E4CAEE" w14:textId="77777777" w:rsidR="00415844" w:rsidRPr="00F463DB" w:rsidRDefault="00415844" w:rsidP="00AD2BA3">
      <w:pPr>
        <w:pStyle w:val="Heading3"/>
        <w:spacing w:before="10" w:after="10"/>
        <w:ind w:left="720" w:firstLine="720"/>
        <w:rPr>
          <w:rFonts w:ascii="Times New Roman" w:hAnsi="Times New Roman" w:cs="Times New Roman"/>
          <w:b/>
          <w:bCs/>
        </w:rPr>
      </w:pPr>
      <w:bookmarkStart w:id="15" w:name="_Toc75702653"/>
      <w:r w:rsidRPr="00F463DB">
        <w:rPr>
          <w:rFonts w:ascii="Times New Roman" w:hAnsi="Times New Roman" w:cs="Times New Roman"/>
          <w:b/>
          <w:bCs/>
        </w:rPr>
        <w:t>Tiến hành tìm bảng Anova:</w:t>
      </w:r>
      <w:bookmarkEnd w:id="15"/>
    </w:p>
    <w:p w14:paraId="6CC8EACE" w14:textId="7DE72EDF" w:rsidR="00415844" w:rsidRPr="00F463DB" w:rsidRDefault="00203644" w:rsidP="00AD2BA3">
      <w:pPr>
        <w:pStyle w:val="ListParagraph"/>
        <w:spacing w:before="10" w:after="10"/>
        <w:ind w:left="1440"/>
        <w:jc w:val="both"/>
      </w:pPr>
      <w:r w:rsidRPr="00F463DB">
        <w:rPr>
          <w:noProof/>
        </w:rPr>
        <w:drawing>
          <wp:inline distT="0" distB="0" distL="0" distR="0" wp14:anchorId="5DC5039A" wp14:editId="10859562">
            <wp:extent cx="3200400" cy="914400"/>
            <wp:effectExtent l="19050" t="19050" r="19050" b="190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00400" cy="914400"/>
                    </a:xfrm>
                    <a:prstGeom prst="rect">
                      <a:avLst/>
                    </a:prstGeom>
                    <a:noFill/>
                    <a:ln w="12700">
                      <a:solidFill>
                        <a:schemeClr val="tx1"/>
                      </a:solidFill>
                    </a:ln>
                  </pic:spPr>
                </pic:pic>
              </a:graphicData>
            </a:graphic>
          </wp:inline>
        </w:drawing>
      </w:r>
    </w:p>
    <w:p w14:paraId="504F3AB0" w14:textId="77777777" w:rsidR="003F5234" w:rsidRPr="00F463DB" w:rsidRDefault="003F5234" w:rsidP="00AD2BA3">
      <w:pPr>
        <w:spacing w:before="10" w:after="10"/>
        <w:ind w:left="1440"/>
        <w:jc w:val="both"/>
      </w:pPr>
    </w:p>
    <w:p w14:paraId="28FE25A3" w14:textId="1A4BC3F4" w:rsidR="003F5234" w:rsidRPr="00F463DB" w:rsidRDefault="003F5234" w:rsidP="00AD2BA3">
      <w:pPr>
        <w:spacing w:before="10" w:after="10"/>
        <w:ind w:left="1440"/>
        <w:jc w:val="both"/>
      </w:pPr>
      <w:r w:rsidRPr="00F463DB">
        <w:t>Vì p_value lớn hơn 0.05 nên ta sẽ chấp nhận giả thuyết H0 với mức ý nghĩa 0.05.</w:t>
      </w:r>
    </w:p>
    <w:p w14:paraId="2995D579" w14:textId="755ACB43" w:rsidR="003F5234" w:rsidRPr="00F463DB" w:rsidRDefault="003F5234" w:rsidP="00AD2BA3">
      <w:pPr>
        <w:pStyle w:val="ListParagraph"/>
        <w:spacing w:before="10" w:after="10"/>
        <w:ind w:left="1440"/>
        <w:jc w:val="both"/>
      </w:pPr>
      <w:r w:rsidRPr="00F463DB">
        <w:rPr>
          <w:noProof/>
        </w:rPr>
        <w:drawing>
          <wp:inline distT="0" distB="0" distL="0" distR="0" wp14:anchorId="24EE944D" wp14:editId="51CB4371">
            <wp:extent cx="3505200" cy="677545"/>
            <wp:effectExtent l="19050" t="19050" r="19050" b="273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05200" cy="677545"/>
                    </a:xfrm>
                    <a:prstGeom prst="rect">
                      <a:avLst/>
                    </a:prstGeom>
                    <a:noFill/>
                    <a:ln w="12700">
                      <a:solidFill>
                        <a:schemeClr val="tx1"/>
                      </a:solidFill>
                    </a:ln>
                  </pic:spPr>
                </pic:pic>
              </a:graphicData>
            </a:graphic>
          </wp:inline>
        </w:drawing>
      </w:r>
    </w:p>
    <w:p w14:paraId="3734B78F" w14:textId="77777777" w:rsidR="00C44636" w:rsidRPr="00F463DB" w:rsidRDefault="00C44636" w:rsidP="00AD2BA3">
      <w:pPr>
        <w:pStyle w:val="ListParagraph"/>
        <w:spacing w:before="10" w:after="10"/>
        <w:ind w:left="1440"/>
        <w:jc w:val="both"/>
      </w:pPr>
    </w:p>
    <w:p w14:paraId="5DCFBC14" w14:textId="5D9AEC28" w:rsidR="003F5234" w:rsidRPr="00F463DB" w:rsidRDefault="00D46F7F" w:rsidP="00AD2BA3">
      <w:pPr>
        <w:pStyle w:val="ListParagraph"/>
        <w:spacing w:before="10" w:after="10"/>
        <w:ind w:left="1440"/>
        <w:jc w:val="both"/>
      </w:pPr>
      <w:r w:rsidRPr="00F463DB">
        <w:t>Vì dữ liệu liên quan đến giới tính là một biến nhị phân</w:t>
      </w:r>
      <w:r w:rsidR="00C44636" w:rsidRPr="00F463DB">
        <w:t>, chỉ có 0 và 1, nên ta không cần tiến hành kiểm tra hậu nghiệm.</w:t>
      </w:r>
    </w:p>
    <w:p w14:paraId="4DC56EBB" w14:textId="258B0C03" w:rsidR="0005587C" w:rsidRPr="00F463DB" w:rsidRDefault="0005587C" w:rsidP="00AD2BA3">
      <w:pPr>
        <w:spacing w:before="10" w:after="10" w:line="259" w:lineRule="auto"/>
      </w:pPr>
    </w:p>
    <w:p w14:paraId="4F27D6EA" w14:textId="537F0885" w:rsidR="00E07332" w:rsidRPr="00F463DB" w:rsidRDefault="0005587C" w:rsidP="00AD2BA3">
      <w:pPr>
        <w:pStyle w:val="ListParagraph"/>
        <w:spacing w:before="10" w:after="10"/>
        <w:ind w:left="1440"/>
        <w:jc w:val="both"/>
        <w:outlineLvl w:val="2"/>
        <w:rPr>
          <w:b/>
          <w:bCs/>
        </w:rPr>
      </w:pPr>
      <w:bookmarkStart w:id="16" w:name="_Toc75702654"/>
      <w:r w:rsidRPr="00F463DB">
        <w:rPr>
          <w:b/>
          <w:bCs/>
        </w:rPr>
        <w:t>Kiểm tra các điều kiện cho kiểm định Anova:</w:t>
      </w:r>
      <w:bookmarkEnd w:id="16"/>
    </w:p>
    <w:p w14:paraId="25C7C63A" w14:textId="2A35C7FD" w:rsidR="00E07332" w:rsidRPr="00D53AA2" w:rsidRDefault="00E07332" w:rsidP="00AD2BA3">
      <w:pPr>
        <w:spacing w:before="10" w:after="10" w:line="259" w:lineRule="auto"/>
        <w:rPr>
          <w:b/>
          <w:bCs/>
        </w:rPr>
      </w:pPr>
    </w:p>
    <w:p w14:paraId="466CB596" w14:textId="66544700" w:rsidR="00E07332" w:rsidRPr="00F463DB" w:rsidRDefault="00530BC6" w:rsidP="00AD2BA3">
      <w:pPr>
        <w:spacing w:before="10" w:after="10"/>
        <w:ind w:left="1440"/>
        <w:jc w:val="both"/>
        <w:rPr>
          <w:i/>
          <w:iCs/>
          <w:u w:val="single"/>
        </w:rPr>
      </w:pPr>
      <w:r>
        <w:rPr>
          <w:b/>
          <w:bCs/>
          <w:noProof/>
        </w:rPr>
        <w:drawing>
          <wp:anchor distT="0" distB="0" distL="114300" distR="114300" simplePos="0" relativeHeight="251665408" behindDoc="0" locked="0" layoutInCell="1" allowOverlap="1" wp14:anchorId="2849A8BF" wp14:editId="638CBC0B">
            <wp:simplePos x="0" y="0"/>
            <wp:positionH relativeFrom="margin">
              <wp:align>center</wp:align>
            </wp:positionH>
            <wp:positionV relativeFrom="paragraph">
              <wp:posOffset>192352</wp:posOffset>
            </wp:positionV>
            <wp:extent cx="4008120" cy="2614930"/>
            <wp:effectExtent l="0" t="0" r="0" b="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08120" cy="2614930"/>
                    </a:xfrm>
                    <a:prstGeom prst="rect">
                      <a:avLst/>
                    </a:prstGeom>
                    <a:noFill/>
                    <a:ln>
                      <a:noFill/>
                    </a:ln>
                  </pic:spPr>
                </pic:pic>
              </a:graphicData>
            </a:graphic>
          </wp:anchor>
        </w:drawing>
      </w:r>
      <w:r w:rsidR="00E07332" w:rsidRPr="00F463DB">
        <w:rPr>
          <w:i/>
          <w:iCs/>
          <w:u w:val="single"/>
        </w:rPr>
        <w:t>Vẽ biểu đồ qqplot và histogram:</w:t>
      </w:r>
    </w:p>
    <w:p w14:paraId="1DF89AB3" w14:textId="540F343F" w:rsidR="0005587C" w:rsidRPr="00F463DB" w:rsidRDefault="0005587C" w:rsidP="00AD2BA3">
      <w:pPr>
        <w:pStyle w:val="ListParagraph"/>
        <w:spacing w:before="10" w:after="10"/>
        <w:ind w:left="1440"/>
        <w:jc w:val="both"/>
        <w:rPr>
          <w:b/>
          <w:bCs/>
        </w:rPr>
      </w:pPr>
    </w:p>
    <w:p w14:paraId="248F24B8" w14:textId="0612C70C" w:rsidR="00E07332" w:rsidRPr="00F463DB" w:rsidRDefault="00E07332" w:rsidP="00AD2BA3">
      <w:pPr>
        <w:spacing w:before="10" w:after="10"/>
        <w:ind w:left="1440"/>
        <w:jc w:val="both"/>
        <w:rPr>
          <w:i/>
          <w:iCs/>
          <w:u w:val="single"/>
        </w:rPr>
      </w:pPr>
      <w:r w:rsidRPr="00F463DB">
        <w:rPr>
          <w:i/>
          <w:iCs/>
          <w:u w:val="single"/>
        </w:rPr>
        <w:t>Bằng mắt thường ta có thể nhận thấy dữ liệu trên phân phối chuẩn, để kiểm tra chính xác hơn ta tiến hành kiểm định shapiro:</w:t>
      </w:r>
    </w:p>
    <w:p w14:paraId="196ACA50" w14:textId="362AC25E" w:rsidR="00F463DB" w:rsidRPr="00F463DB" w:rsidRDefault="00F463DB" w:rsidP="00AD2BA3">
      <w:pPr>
        <w:spacing w:before="10" w:after="10"/>
        <w:ind w:left="1440"/>
        <w:jc w:val="both"/>
        <w:rPr>
          <w:i/>
          <w:iCs/>
        </w:rPr>
      </w:pPr>
      <w:r w:rsidRPr="00F463DB">
        <w:rPr>
          <w:i/>
          <w:iCs/>
        </w:rPr>
        <w:t>p_v</w:t>
      </w:r>
      <w:r w:rsidR="00530BC6">
        <w:rPr>
          <w:i/>
          <w:iCs/>
        </w:rPr>
        <w:t>_2</w:t>
      </w:r>
      <w:r w:rsidRPr="00F463DB">
        <w:rPr>
          <w:i/>
          <w:iCs/>
        </w:rPr>
        <w:t xml:space="preserve"> = </w:t>
      </w:r>
      <w:proofErr w:type="gramStart"/>
      <w:r w:rsidRPr="00F463DB">
        <w:rPr>
          <w:i/>
          <w:iCs/>
        </w:rPr>
        <w:t>stats.shapiro</w:t>
      </w:r>
      <w:proofErr w:type="gramEnd"/>
      <w:r w:rsidRPr="00F463DB">
        <w:rPr>
          <w:i/>
          <w:iCs/>
        </w:rPr>
        <w:t>(model_2.resid)[1]</w:t>
      </w:r>
    </w:p>
    <w:p w14:paraId="3DEEC4AA" w14:textId="14DDA749" w:rsidR="00E07332" w:rsidRPr="00F463DB" w:rsidRDefault="00530BC6" w:rsidP="00AD2BA3">
      <w:pPr>
        <w:pStyle w:val="ListParagraph"/>
        <w:spacing w:before="10" w:after="10"/>
        <w:ind w:left="1440"/>
        <w:jc w:val="both"/>
        <w:rPr>
          <w:b/>
          <w:bCs/>
        </w:rPr>
      </w:pPr>
      <w:r>
        <w:rPr>
          <w:b/>
          <w:bCs/>
          <w:noProof/>
        </w:rPr>
        <w:drawing>
          <wp:inline distT="0" distB="0" distL="0" distR="0" wp14:anchorId="2C8B8425" wp14:editId="2DD66496">
            <wp:extent cx="1537970" cy="734695"/>
            <wp:effectExtent l="0" t="0" r="508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537970" cy="734695"/>
                    </a:xfrm>
                    <a:prstGeom prst="rect">
                      <a:avLst/>
                    </a:prstGeom>
                    <a:noFill/>
                    <a:ln>
                      <a:noFill/>
                    </a:ln>
                  </pic:spPr>
                </pic:pic>
              </a:graphicData>
            </a:graphic>
          </wp:inline>
        </w:drawing>
      </w:r>
    </w:p>
    <w:p w14:paraId="60F1EEE9" w14:textId="77777777" w:rsidR="00092EEB" w:rsidRDefault="00F463DB" w:rsidP="00AD2BA3">
      <w:pPr>
        <w:spacing w:before="10" w:after="10"/>
        <w:ind w:left="1440"/>
        <w:jc w:val="both"/>
      </w:pPr>
      <w:r w:rsidRPr="00F463DB">
        <w:t>Chấp nhận kiểu phân bố dữ liệu trên là phân phối chuẩn.</w:t>
      </w:r>
    </w:p>
    <w:p w14:paraId="236E3AFE" w14:textId="27C2382D" w:rsidR="002707AB" w:rsidRDefault="00F463DB" w:rsidP="00AD2BA3">
      <w:pPr>
        <w:spacing w:before="10" w:after="10"/>
        <w:ind w:left="1440"/>
        <w:jc w:val="both"/>
      </w:pPr>
      <w:r w:rsidRPr="00F463DB">
        <w:t>Tiến hành kiểm định về phương sai. Thỏa mãn các điều kiện để kiểm định ANOVA một chiều</w:t>
      </w:r>
    </w:p>
    <w:p w14:paraId="7F292111" w14:textId="0F641304" w:rsidR="004A3FAF" w:rsidRDefault="002707AB" w:rsidP="00AD2BA3">
      <w:pPr>
        <w:spacing w:before="10" w:after="10" w:line="259" w:lineRule="auto"/>
      </w:pPr>
      <w:r>
        <w:br w:type="page"/>
      </w:r>
    </w:p>
    <w:p w14:paraId="11342B5E" w14:textId="62EE7AA8" w:rsidR="004A3FAF" w:rsidRPr="002707AB" w:rsidRDefault="005A7B9F" w:rsidP="00AD2BA3">
      <w:pPr>
        <w:pStyle w:val="Heading1"/>
        <w:spacing w:before="10" w:after="10"/>
      </w:pPr>
      <w:bookmarkStart w:id="17" w:name="_Toc75702655"/>
      <w:r w:rsidRPr="002707AB">
        <w:lastRenderedPageBreak/>
        <w:t>Tài liệu t</w:t>
      </w:r>
      <w:r w:rsidR="004A3FAF" w:rsidRPr="002707AB">
        <w:t>rí</w:t>
      </w:r>
      <w:r w:rsidR="00CB6739">
        <w:rPr>
          <w:lang w:val="en-US"/>
        </w:rPr>
        <w:t>c</w:t>
      </w:r>
      <w:r w:rsidR="004A3FAF" w:rsidRPr="002707AB">
        <w:t>h dẫn:</w:t>
      </w:r>
      <w:bookmarkEnd w:id="17"/>
    </w:p>
    <w:p w14:paraId="1EED0F70" w14:textId="77777777" w:rsidR="004A3FAF" w:rsidRPr="004A3FAF" w:rsidRDefault="004A3FAF" w:rsidP="00AD2BA3">
      <w:pPr>
        <w:pStyle w:val="Bibliography"/>
        <w:spacing w:before="10" w:after="10"/>
      </w:pPr>
      <w:r>
        <w:fldChar w:fldCharType="begin"/>
      </w:r>
      <w:r>
        <w:instrText xml:space="preserve"> ADDIN ZOTERO_BIBL {"uncited":[],"omitted":[],"custom":[]} CSL_BIBLIOGRAPHY </w:instrText>
      </w:r>
      <w:r>
        <w:fldChar w:fldCharType="separate"/>
      </w:r>
      <w:r w:rsidRPr="004A3FAF">
        <w:t xml:space="preserve">1. </w:t>
      </w:r>
      <w:r w:rsidRPr="004A3FAF">
        <w:tab/>
        <w:t>Snapshot [Internet]. [cited 2021 Jun 27]. Available from: https://vi.wikipedia.org/w/index.php?title=Th%E1%BB%91ng_k%C3%AA_m%C3%B4_t%E1%BA%A3&amp;oldid=64393023</w:t>
      </w:r>
    </w:p>
    <w:p w14:paraId="0775F948" w14:textId="77777777" w:rsidR="004A3FAF" w:rsidRPr="004A3FAF" w:rsidRDefault="004A3FAF" w:rsidP="00AD2BA3">
      <w:pPr>
        <w:pStyle w:val="Bibliography"/>
        <w:spacing w:before="10" w:after="10"/>
      </w:pPr>
      <w:r w:rsidRPr="004A3FAF">
        <w:t xml:space="preserve">2. </w:t>
      </w:r>
      <w:r w:rsidRPr="004A3FAF">
        <w:tab/>
        <w:t>Snapshot [Internet]. [cited 2021 Jun 27]. Available from: https://vi.wikipedia.org/w/index.php?title=Suy_lu%E1%BA%ADn_th%E1%BB%91ng_k%C3%AA&amp;oldid=64479353</w:t>
      </w:r>
    </w:p>
    <w:p w14:paraId="6DD0D15F" w14:textId="142D6BE0" w:rsidR="004A3FAF" w:rsidRPr="00880250" w:rsidRDefault="004A3FAF" w:rsidP="00AD2BA3">
      <w:pPr>
        <w:spacing w:before="10" w:after="10"/>
        <w:jc w:val="both"/>
        <w:rPr>
          <w:b/>
          <w:bCs/>
          <w:sz w:val="32"/>
          <w:szCs w:val="32"/>
        </w:rPr>
      </w:pPr>
      <w:r>
        <w:fldChar w:fldCharType="end"/>
      </w:r>
    </w:p>
    <w:p w14:paraId="2D902EB7" w14:textId="5A22432E" w:rsidR="00880250" w:rsidRPr="00880250" w:rsidRDefault="00880250" w:rsidP="00AD2BA3">
      <w:pPr>
        <w:pStyle w:val="Heading1"/>
        <w:spacing w:before="10" w:after="10"/>
      </w:pPr>
      <w:bookmarkStart w:id="18" w:name="_Toc75702656"/>
      <w:r w:rsidRPr="00880250">
        <w:t>Kết quả kiểm tra đạo văn:</w:t>
      </w:r>
      <w:bookmarkEnd w:id="18"/>
    </w:p>
    <w:p w14:paraId="6F780EE1" w14:textId="3901442E" w:rsidR="00880250" w:rsidRPr="00E17EF5" w:rsidRDefault="001838BB" w:rsidP="00AD2BA3">
      <w:pPr>
        <w:spacing w:before="10" w:after="10"/>
        <w:jc w:val="both"/>
      </w:pPr>
      <w:r>
        <w:rPr>
          <w:noProof/>
        </w:rPr>
        <w:drawing>
          <wp:inline distT="0" distB="0" distL="0" distR="0" wp14:anchorId="79EB357B" wp14:editId="755E2D6A">
            <wp:extent cx="5943600" cy="1766570"/>
            <wp:effectExtent l="0" t="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943600" cy="1766570"/>
                    </a:xfrm>
                    <a:prstGeom prst="rect">
                      <a:avLst/>
                    </a:prstGeom>
                    <a:noFill/>
                    <a:ln>
                      <a:noFill/>
                    </a:ln>
                  </pic:spPr>
                </pic:pic>
              </a:graphicData>
            </a:graphic>
          </wp:inline>
        </w:drawing>
      </w:r>
    </w:p>
    <w:sectPr w:rsidR="00880250" w:rsidRPr="00E17EF5" w:rsidSect="00CD3025">
      <w:type w:val="continuous"/>
      <w:pgSz w:w="12240" w:h="15840"/>
      <w:pgMar w:top="993" w:right="1440" w:bottom="1440" w:left="1440" w:header="720" w:footer="13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57F705" w14:textId="77777777" w:rsidR="006110C5" w:rsidRDefault="006110C5" w:rsidP="002707AB">
      <w:r>
        <w:separator/>
      </w:r>
    </w:p>
  </w:endnote>
  <w:endnote w:type="continuationSeparator" w:id="0">
    <w:p w14:paraId="224A4FF6" w14:textId="77777777" w:rsidR="006110C5" w:rsidRDefault="006110C5" w:rsidP="00270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748516"/>
      <w:docPartObj>
        <w:docPartGallery w:val="Page Numbers (Bottom of Page)"/>
        <w:docPartUnique/>
      </w:docPartObj>
    </w:sdtPr>
    <w:sdtEndPr>
      <w:rPr>
        <w:noProof/>
      </w:rPr>
    </w:sdtEndPr>
    <w:sdtContent>
      <w:p w14:paraId="05BC7E75" w14:textId="19806233" w:rsidR="002707AB" w:rsidRDefault="002707AB">
        <w:pPr>
          <w:pStyle w:val="Footer"/>
          <w:jc w:val="right"/>
        </w:pPr>
        <w:r>
          <w:fldChar w:fldCharType="begin"/>
        </w:r>
        <w:r>
          <w:instrText xml:space="preserve"> PAGE   \* MERGEFORMAT </w:instrText>
        </w:r>
        <w:r>
          <w:fldChar w:fldCharType="separate"/>
        </w:r>
        <w:r w:rsidR="00AD2BA3">
          <w:rPr>
            <w:noProof/>
          </w:rPr>
          <w:t>4</w:t>
        </w:r>
        <w:r>
          <w:rPr>
            <w:noProof/>
          </w:rPr>
          <w:fldChar w:fldCharType="end"/>
        </w:r>
      </w:p>
    </w:sdtContent>
  </w:sdt>
  <w:p w14:paraId="32C5920D" w14:textId="77777777" w:rsidR="002707AB" w:rsidRDefault="002707A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9ABAB5" w14:textId="77777777" w:rsidR="006110C5" w:rsidRDefault="006110C5" w:rsidP="002707AB">
      <w:r>
        <w:separator/>
      </w:r>
    </w:p>
  </w:footnote>
  <w:footnote w:type="continuationSeparator" w:id="0">
    <w:p w14:paraId="4180B488" w14:textId="77777777" w:rsidR="006110C5" w:rsidRDefault="006110C5" w:rsidP="002707A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41BEA"/>
    <w:multiLevelType w:val="hybridMultilevel"/>
    <w:tmpl w:val="C114D6A2"/>
    <w:lvl w:ilvl="0" w:tplc="D2884CA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C840F3"/>
    <w:multiLevelType w:val="multilevel"/>
    <w:tmpl w:val="F2EE1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3827BFE"/>
    <w:multiLevelType w:val="hybridMultilevel"/>
    <w:tmpl w:val="3ACE5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3A25E7"/>
    <w:multiLevelType w:val="hybridMultilevel"/>
    <w:tmpl w:val="361E8B66"/>
    <w:lvl w:ilvl="0" w:tplc="3FEA6F7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55332F1"/>
    <w:multiLevelType w:val="hybridMultilevel"/>
    <w:tmpl w:val="063C9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8B6A49"/>
    <w:multiLevelType w:val="hybridMultilevel"/>
    <w:tmpl w:val="661831A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673642B2"/>
    <w:multiLevelType w:val="multilevel"/>
    <w:tmpl w:val="BDD41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6F55A04"/>
    <w:multiLevelType w:val="multilevel"/>
    <w:tmpl w:val="2A88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6"/>
  </w:num>
  <w:num w:numId="5">
    <w:abstractNumId w:val="7"/>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EF5"/>
    <w:rsid w:val="000262EA"/>
    <w:rsid w:val="000354A1"/>
    <w:rsid w:val="00037ACE"/>
    <w:rsid w:val="0005587C"/>
    <w:rsid w:val="00080796"/>
    <w:rsid w:val="000865E6"/>
    <w:rsid w:val="00092EEB"/>
    <w:rsid w:val="000A2D72"/>
    <w:rsid w:val="000A7E0A"/>
    <w:rsid w:val="000B637B"/>
    <w:rsid w:val="000C4F10"/>
    <w:rsid w:val="000E1CA9"/>
    <w:rsid w:val="000F1139"/>
    <w:rsid w:val="000F1269"/>
    <w:rsid w:val="000F31FF"/>
    <w:rsid w:val="00106FB0"/>
    <w:rsid w:val="001438B0"/>
    <w:rsid w:val="00146399"/>
    <w:rsid w:val="00147E4B"/>
    <w:rsid w:val="00151933"/>
    <w:rsid w:val="00166F8A"/>
    <w:rsid w:val="001838BB"/>
    <w:rsid w:val="001A020E"/>
    <w:rsid w:val="001B0B25"/>
    <w:rsid w:val="001C3782"/>
    <w:rsid w:val="001D66EC"/>
    <w:rsid w:val="001E0751"/>
    <w:rsid w:val="001E4375"/>
    <w:rsid w:val="002007F5"/>
    <w:rsid w:val="00203644"/>
    <w:rsid w:val="00245D26"/>
    <w:rsid w:val="002576CC"/>
    <w:rsid w:val="002707AB"/>
    <w:rsid w:val="00272ABF"/>
    <w:rsid w:val="003047FF"/>
    <w:rsid w:val="00306F93"/>
    <w:rsid w:val="00326B50"/>
    <w:rsid w:val="00334EC3"/>
    <w:rsid w:val="00366D58"/>
    <w:rsid w:val="003A55FF"/>
    <w:rsid w:val="003C6E1D"/>
    <w:rsid w:val="003F5234"/>
    <w:rsid w:val="00415844"/>
    <w:rsid w:val="00417448"/>
    <w:rsid w:val="00424AC7"/>
    <w:rsid w:val="00452FB2"/>
    <w:rsid w:val="00475786"/>
    <w:rsid w:val="00495243"/>
    <w:rsid w:val="004A3FAF"/>
    <w:rsid w:val="004B69C5"/>
    <w:rsid w:val="004D3735"/>
    <w:rsid w:val="00530BC6"/>
    <w:rsid w:val="005768B7"/>
    <w:rsid w:val="005A2651"/>
    <w:rsid w:val="005A7B9F"/>
    <w:rsid w:val="005B3165"/>
    <w:rsid w:val="005C1F50"/>
    <w:rsid w:val="005E5041"/>
    <w:rsid w:val="005E5F52"/>
    <w:rsid w:val="00605180"/>
    <w:rsid w:val="006110C5"/>
    <w:rsid w:val="00615A31"/>
    <w:rsid w:val="00635F30"/>
    <w:rsid w:val="00653448"/>
    <w:rsid w:val="006609FB"/>
    <w:rsid w:val="00660D47"/>
    <w:rsid w:val="0067607B"/>
    <w:rsid w:val="00687177"/>
    <w:rsid w:val="006B06A2"/>
    <w:rsid w:val="006D3AF4"/>
    <w:rsid w:val="00731BA3"/>
    <w:rsid w:val="00742F6C"/>
    <w:rsid w:val="007515D8"/>
    <w:rsid w:val="00753BB2"/>
    <w:rsid w:val="007605C4"/>
    <w:rsid w:val="00783010"/>
    <w:rsid w:val="00790C50"/>
    <w:rsid w:val="007B7755"/>
    <w:rsid w:val="007D6A88"/>
    <w:rsid w:val="007E289E"/>
    <w:rsid w:val="00805F0C"/>
    <w:rsid w:val="008545B3"/>
    <w:rsid w:val="00862B12"/>
    <w:rsid w:val="008737C0"/>
    <w:rsid w:val="00880250"/>
    <w:rsid w:val="00884E80"/>
    <w:rsid w:val="008A436F"/>
    <w:rsid w:val="008B6438"/>
    <w:rsid w:val="0090216E"/>
    <w:rsid w:val="00917C74"/>
    <w:rsid w:val="00926106"/>
    <w:rsid w:val="00945D04"/>
    <w:rsid w:val="00956FA7"/>
    <w:rsid w:val="009573F2"/>
    <w:rsid w:val="00957C76"/>
    <w:rsid w:val="009706FC"/>
    <w:rsid w:val="0097750F"/>
    <w:rsid w:val="009A49B3"/>
    <w:rsid w:val="009B2F6E"/>
    <w:rsid w:val="009C7C47"/>
    <w:rsid w:val="009E676E"/>
    <w:rsid w:val="00A1028D"/>
    <w:rsid w:val="00A34AE8"/>
    <w:rsid w:val="00A738BD"/>
    <w:rsid w:val="00A90A41"/>
    <w:rsid w:val="00A95D3A"/>
    <w:rsid w:val="00AD2BA3"/>
    <w:rsid w:val="00AE50DC"/>
    <w:rsid w:val="00AF2B3B"/>
    <w:rsid w:val="00AF389D"/>
    <w:rsid w:val="00B10776"/>
    <w:rsid w:val="00B118AB"/>
    <w:rsid w:val="00B3605B"/>
    <w:rsid w:val="00B5416F"/>
    <w:rsid w:val="00B5678C"/>
    <w:rsid w:val="00B716B0"/>
    <w:rsid w:val="00B91E1F"/>
    <w:rsid w:val="00BA0461"/>
    <w:rsid w:val="00BA1DFA"/>
    <w:rsid w:val="00BA464F"/>
    <w:rsid w:val="00BB49EF"/>
    <w:rsid w:val="00BE5EC2"/>
    <w:rsid w:val="00C13494"/>
    <w:rsid w:val="00C42FE1"/>
    <w:rsid w:val="00C44636"/>
    <w:rsid w:val="00C564E8"/>
    <w:rsid w:val="00C7212F"/>
    <w:rsid w:val="00C72B24"/>
    <w:rsid w:val="00C74E81"/>
    <w:rsid w:val="00C8106B"/>
    <w:rsid w:val="00C975C7"/>
    <w:rsid w:val="00CA0344"/>
    <w:rsid w:val="00CB200B"/>
    <w:rsid w:val="00CB2716"/>
    <w:rsid w:val="00CB335A"/>
    <w:rsid w:val="00CB6739"/>
    <w:rsid w:val="00CC10D0"/>
    <w:rsid w:val="00CD3025"/>
    <w:rsid w:val="00CD724E"/>
    <w:rsid w:val="00D040A6"/>
    <w:rsid w:val="00D148A7"/>
    <w:rsid w:val="00D21D7E"/>
    <w:rsid w:val="00D46F7F"/>
    <w:rsid w:val="00D53AA2"/>
    <w:rsid w:val="00D9714F"/>
    <w:rsid w:val="00DA2441"/>
    <w:rsid w:val="00DC29F0"/>
    <w:rsid w:val="00DF2573"/>
    <w:rsid w:val="00E07332"/>
    <w:rsid w:val="00E17EF5"/>
    <w:rsid w:val="00E2273F"/>
    <w:rsid w:val="00E40DBF"/>
    <w:rsid w:val="00E445D9"/>
    <w:rsid w:val="00E5718A"/>
    <w:rsid w:val="00E65AF6"/>
    <w:rsid w:val="00E71549"/>
    <w:rsid w:val="00E808B5"/>
    <w:rsid w:val="00EA007A"/>
    <w:rsid w:val="00EC2A68"/>
    <w:rsid w:val="00EE0EA0"/>
    <w:rsid w:val="00EF2789"/>
    <w:rsid w:val="00F0139F"/>
    <w:rsid w:val="00F0152A"/>
    <w:rsid w:val="00F03739"/>
    <w:rsid w:val="00F1286F"/>
    <w:rsid w:val="00F2670B"/>
    <w:rsid w:val="00F463DB"/>
    <w:rsid w:val="00F65395"/>
    <w:rsid w:val="00F70AB6"/>
    <w:rsid w:val="00F81B69"/>
    <w:rsid w:val="00FA6F31"/>
    <w:rsid w:val="00FB4313"/>
    <w:rsid w:val="00FD7608"/>
    <w:rsid w:val="00FF2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A7F92"/>
  <w15:chartTrackingRefBased/>
  <w15:docId w15:val="{EEB90084-BC5B-4AB3-8413-3D06FA876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7EF5"/>
    <w:pPr>
      <w:spacing w:after="0" w:line="240" w:lineRule="auto"/>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E17EF5"/>
    <w:pPr>
      <w:keepNext/>
      <w:spacing w:before="240" w:after="60" w:line="276" w:lineRule="auto"/>
      <w:outlineLvl w:val="0"/>
    </w:pPr>
    <w:rPr>
      <w:rFonts w:eastAsia="Times New Roman"/>
      <w:b/>
      <w:bCs/>
      <w:kern w:val="32"/>
      <w:sz w:val="32"/>
      <w:szCs w:val="32"/>
      <w:lang w:val="x-none"/>
    </w:rPr>
  </w:style>
  <w:style w:type="paragraph" w:styleId="Heading3">
    <w:name w:val="heading 3"/>
    <w:basedOn w:val="Normal"/>
    <w:next w:val="Normal"/>
    <w:link w:val="Heading3Char"/>
    <w:uiPriority w:val="9"/>
    <w:semiHidden/>
    <w:unhideWhenUsed/>
    <w:qFormat/>
    <w:rsid w:val="002707A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EF5"/>
    <w:rPr>
      <w:rFonts w:ascii="Times New Roman" w:eastAsia="Times New Roman" w:hAnsi="Times New Roman" w:cs="Times New Roman"/>
      <w:b/>
      <w:bCs/>
      <w:kern w:val="32"/>
      <w:sz w:val="32"/>
      <w:szCs w:val="32"/>
      <w:lang w:val="x-none"/>
    </w:rPr>
  </w:style>
  <w:style w:type="paragraph" w:styleId="ListParagraph">
    <w:name w:val="List Paragraph"/>
    <w:basedOn w:val="Normal"/>
    <w:uiPriority w:val="34"/>
    <w:qFormat/>
    <w:rsid w:val="00245D26"/>
    <w:pPr>
      <w:ind w:left="720"/>
      <w:contextualSpacing/>
    </w:pPr>
  </w:style>
  <w:style w:type="table" w:styleId="TableGrid">
    <w:name w:val="Table Grid"/>
    <w:basedOn w:val="TableNormal"/>
    <w:uiPriority w:val="39"/>
    <w:rsid w:val="00A90A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F31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31FF"/>
    <w:rPr>
      <w:rFonts w:ascii="Courier New" w:eastAsia="Times New Roman" w:hAnsi="Courier New" w:cs="Courier New"/>
      <w:sz w:val="20"/>
      <w:szCs w:val="20"/>
    </w:rPr>
  </w:style>
  <w:style w:type="character" w:styleId="Hyperlink">
    <w:name w:val="Hyperlink"/>
    <w:basedOn w:val="DefaultParagraphFont"/>
    <w:uiPriority w:val="99"/>
    <w:unhideWhenUsed/>
    <w:rsid w:val="00B10776"/>
    <w:rPr>
      <w:color w:val="0000FF"/>
      <w:u w:val="single"/>
    </w:rPr>
  </w:style>
  <w:style w:type="paragraph" w:styleId="Bibliography">
    <w:name w:val="Bibliography"/>
    <w:basedOn w:val="Normal"/>
    <w:next w:val="Normal"/>
    <w:uiPriority w:val="37"/>
    <w:unhideWhenUsed/>
    <w:rsid w:val="004A3FAF"/>
    <w:pPr>
      <w:tabs>
        <w:tab w:val="left" w:pos="384"/>
      </w:tabs>
      <w:spacing w:after="240"/>
      <w:ind w:left="384" w:hanging="384"/>
    </w:pPr>
  </w:style>
  <w:style w:type="paragraph" w:styleId="Header">
    <w:name w:val="header"/>
    <w:basedOn w:val="Normal"/>
    <w:link w:val="HeaderChar"/>
    <w:uiPriority w:val="99"/>
    <w:unhideWhenUsed/>
    <w:rsid w:val="002707AB"/>
    <w:pPr>
      <w:tabs>
        <w:tab w:val="center" w:pos="4680"/>
        <w:tab w:val="right" w:pos="9360"/>
      </w:tabs>
    </w:pPr>
  </w:style>
  <w:style w:type="character" w:customStyle="1" w:styleId="HeaderChar">
    <w:name w:val="Header Char"/>
    <w:basedOn w:val="DefaultParagraphFont"/>
    <w:link w:val="Header"/>
    <w:uiPriority w:val="99"/>
    <w:rsid w:val="002707AB"/>
    <w:rPr>
      <w:rFonts w:ascii="Times New Roman" w:eastAsia="Calibri" w:hAnsi="Times New Roman" w:cs="Times New Roman"/>
      <w:sz w:val="24"/>
      <w:szCs w:val="24"/>
    </w:rPr>
  </w:style>
  <w:style w:type="paragraph" w:styleId="Footer">
    <w:name w:val="footer"/>
    <w:basedOn w:val="Normal"/>
    <w:link w:val="FooterChar"/>
    <w:uiPriority w:val="99"/>
    <w:unhideWhenUsed/>
    <w:rsid w:val="002707AB"/>
    <w:pPr>
      <w:tabs>
        <w:tab w:val="center" w:pos="4680"/>
        <w:tab w:val="right" w:pos="9360"/>
      </w:tabs>
    </w:pPr>
  </w:style>
  <w:style w:type="character" w:customStyle="1" w:styleId="FooterChar">
    <w:name w:val="Footer Char"/>
    <w:basedOn w:val="DefaultParagraphFont"/>
    <w:link w:val="Footer"/>
    <w:uiPriority w:val="99"/>
    <w:rsid w:val="002707AB"/>
    <w:rPr>
      <w:rFonts w:ascii="Times New Roman" w:eastAsia="Calibri" w:hAnsi="Times New Roman" w:cs="Times New Roman"/>
      <w:sz w:val="24"/>
      <w:szCs w:val="24"/>
    </w:rPr>
  </w:style>
  <w:style w:type="character" w:customStyle="1" w:styleId="Heading3Char">
    <w:name w:val="Heading 3 Char"/>
    <w:basedOn w:val="DefaultParagraphFont"/>
    <w:link w:val="Heading3"/>
    <w:uiPriority w:val="9"/>
    <w:semiHidden/>
    <w:rsid w:val="002707A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707AB"/>
    <w:pPr>
      <w:keepLines/>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paragraph" w:styleId="TOC1">
    <w:name w:val="toc 1"/>
    <w:basedOn w:val="Normal"/>
    <w:next w:val="Normal"/>
    <w:autoRedefine/>
    <w:uiPriority w:val="39"/>
    <w:unhideWhenUsed/>
    <w:rsid w:val="002707AB"/>
    <w:pPr>
      <w:spacing w:after="100"/>
    </w:pPr>
  </w:style>
  <w:style w:type="paragraph" w:styleId="TOC2">
    <w:name w:val="toc 2"/>
    <w:basedOn w:val="Normal"/>
    <w:next w:val="Normal"/>
    <w:autoRedefine/>
    <w:uiPriority w:val="39"/>
    <w:unhideWhenUsed/>
    <w:rsid w:val="002707AB"/>
    <w:pPr>
      <w:spacing w:after="100"/>
      <w:ind w:left="240"/>
    </w:pPr>
  </w:style>
  <w:style w:type="paragraph" w:styleId="TOC3">
    <w:name w:val="toc 3"/>
    <w:basedOn w:val="Normal"/>
    <w:next w:val="Normal"/>
    <w:autoRedefine/>
    <w:uiPriority w:val="39"/>
    <w:unhideWhenUsed/>
    <w:rsid w:val="002707A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37183">
      <w:bodyDiv w:val="1"/>
      <w:marLeft w:val="0"/>
      <w:marRight w:val="0"/>
      <w:marTop w:val="0"/>
      <w:marBottom w:val="0"/>
      <w:divBdr>
        <w:top w:val="none" w:sz="0" w:space="0" w:color="auto"/>
        <w:left w:val="none" w:sz="0" w:space="0" w:color="auto"/>
        <w:bottom w:val="none" w:sz="0" w:space="0" w:color="auto"/>
        <w:right w:val="none" w:sz="0" w:space="0" w:color="auto"/>
      </w:divBdr>
    </w:div>
    <w:div w:id="66457856">
      <w:bodyDiv w:val="1"/>
      <w:marLeft w:val="0"/>
      <w:marRight w:val="0"/>
      <w:marTop w:val="0"/>
      <w:marBottom w:val="0"/>
      <w:divBdr>
        <w:top w:val="none" w:sz="0" w:space="0" w:color="auto"/>
        <w:left w:val="none" w:sz="0" w:space="0" w:color="auto"/>
        <w:bottom w:val="none" w:sz="0" w:space="0" w:color="auto"/>
        <w:right w:val="none" w:sz="0" w:space="0" w:color="auto"/>
      </w:divBdr>
    </w:div>
    <w:div w:id="180750087">
      <w:bodyDiv w:val="1"/>
      <w:marLeft w:val="0"/>
      <w:marRight w:val="0"/>
      <w:marTop w:val="0"/>
      <w:marBottom w:val="0"/>
      <w:divBdr>
        <w:top w:val="none" w:sz="0" w:space="0" w:color="auto"/>
        <w:left w:val="none" w:sz="0" w:space="0" w:color="auto"/>
        <w:bottom w:val="none" w:sz="0" w:space="0" w:color="auto"/>
        <w:right w:val="none" w:sz="0" w:space="0" w:color="auto"/>
      </w:divBdr>
    </w:div>
    <w:div w:id="222913148">
      <w:bodyDiv w:val="1"/>
      <w:marLeft w:val="0"/>
      <w:marRight w:val="0"/>
      <w:marTop w:val="0"/>
      <w:marBottom w:val="0"/>
      <w:divBdr>
        <w:top w:val="none" w:sz="0" w:space="0" w:color="auto"/>
        <w:left w:val="none" w:sz="0" w:space="0" w:color="auto"/>
        <w:bottom w:val="none" w:sz="0" w:space="0" w:color="auto"/>
        <w:right w:val="none" w:sz="0" w:space="0" w:color="auto"/>
      </w:divBdr>
    </w:div>
    <w:div w:id="250164728">
      <w:bodyDiv w:val="1"/>
      <w:marLeft w:val="0"/>
      <w:marRight w:val="0"/>
      <w:marTop w:val="0"/>
      <w:marBottom w:val="0"/>
      <w:divBdr>
        <w:top w:val="none" w:sz="0" w:space="0" w:color="auto"/>
        <w:left w:val="none" w:sz="0" w:space="0" w:color="auto"/>
        <w:bottom w:val="none" w:sz="0" w:space="0" w:color="auto"/>
        <w:right w:val="none" w:sz="0" w:space="0" w:color="auto"/>
      </w:divBdr>
    </w:div>
    <w:div w:id="327560005">
      <w:bodyDiv w:val="1"/>
      <w:marLeft w:val="0"/>
      <w:marRight w:val="0"/>
      <w:marTop w:val="0"/>
      <w:marBottom w:val="0"/>
      <w:divBdr>
        <w:top w:val="none" w:sz="0" w:space="0" w:color="auto"/>
        <w:left w:val="none" w:sz="0" w:space="0" w:color="auto"/>
        <w:bottom w:val="none" w:sz="0" w:space="0" w:color="auto"/>
        <w:right w:val="none" w:sz="0" w:space="0" w:color="auto"/>
      </w:divBdr>
    </w:div>
    <w:div w:id="523137260">
      <w:bodyDiv w:val="1"/>
      <w:marLeft w:val="0"/>
      <w:marRight w:val="0"/>
      <w:marTop w:val="0"/>
      <w:marBottom w:val="0"/>
      <w:divBdr>
        <w:top w:val="none" w:sz="0" w:space="0" w:color="auto"/>
        <w:left w:val="none" w:sz="0" w:space="0" w:color="auto"/>
        <w:bottom w:val="none" w:sz="0" w:space="0" w:color="auto"/>
        <w:right w:val="none" w:sz="0" w:space="0" w:color="auto"/>
      </w:divBdr>
    </w:div>
    <w:div w:id="532301897">
      <w:bodyDiv w:val="1"/>
      <w:marLeft w:val="0"/>
      <w:marRight w:val="0"/>
      <w:marTop w:val="0"/>
      <w:marBottom w:val="0"/>
      <w:divBdr>
        <w:top w:val="none" w:sz="0" w:space="0" w:color="auto"/>
        <w:left w:val="none" w:sz="0" w:space="0" w:color="auto"/>
        <w:bottom w:val="none" w:sz="0" w:space="0" w:color="auto"/>
        <w:right w:val="none" w:sz="0" w:space="0" w:color="auto"/>
      </w:divBdr>
    </w:div>
    <w:div w:id="623075390">
      <w:bodyDiv w:val="1"/>
      <w:marLeft w:val="0"/>
      <w:marRight w:val="0"/>
      <w:marTop w:val="0"/>
      <w:marBottom w:val="0"/>
      <w:divBdr>
        <w:top w:val="none" w:sz="0" w:space="0" w:color="auto"/>
        <w:left w:val="none" w:sz="0" w:space="0" w:color="auto"/>
        <w:bottom w:val="none" w:sz="0" w:space="0" w:color="auto"/>
        <w:right w:val="none" w:sz="0" w:space="0" w:color="auto"/>
      </w:divBdr>
    </w:div>
    <w:div w:id="796219929">
      <w:bodyDiv w:val="1"/>
      <w:marLeft w:val="0"/>
      <w:marRight w:val="0"/>
      <w:marTop w:val="0"/>
      <w:marBottom w:val="0"/>
      <w:divBdr>
        <w:top w:val="none" w:sz="0" w:space="0" w:color="auto"/>
        <w:left w:val="none" w:sz="0" w:space="0" w:color="auto"/>
        <w:bottom w:val="none" w:sz="0" w:space="0" w:color="auto"/>
        <w:right w:val="none" w:sz="0" w:space="0" w:color="auto"/>
      </w:divBdr>
    </w:div>
    <w:div w:id="894391550">
      <w:bodyDiv w:val="1"/>
      <w:marLeft w:val="0"/>
      <w:marRight w:val="0"/>
      <w:marTop w:val="0"/>
      <w:marBottom w:val="0"/>
      <w:divBdr>
        <w:top w:val="none" w:sz="0" w:space="0" w:color="auto"/>
        <w:left w:val="none" w:sz="0" w:space="0" w:color="auto"/>
        <w:bottom w:val="none" w:sz="0" w:space="0" w:color="auto"/>
        <w:right w:val="none" w:sz="0" w:space="0" w:color="auto"/>
      </w:divBdr>
    </w:div>
    <w:div w:id="961501871">
      <w:bodyDiv w:val="1"/>
      <w:marLeft w:val="0"/>
      <w:marRight w:val="0"/>
      <w:marTop w:val="0"/>
      <w:marBottom w:val="0"/>
      <w:divBdr>
        <w:top w:val="none" w:sz="0" w:space="0" w:color="auto"/>
        <w:left w:val="none" w:sz="0" w:space="0" w:color="auto"/>
        <w:bottom w:val="none" w:sz="0" w:space="0" w:color="auto"/>
        <w:right w:val="none" w:sz="0" w:space="0" w:color="auto"/>
      </w:divBdr>
    </w:div>
    <w:div w:id="1023482073">
      <w:bodyDiv w:val="1"/>
      <w:marLeft w:val="0"/>
      <w:marRight w:val="0"/>
      <w:marTop w:val="0"/>
      <w:marBottom w:val="0"/>
      <w:divBdr>
        <w:top w:val="none" w:sz="0" w:space="0" w:color="auto"/>
        <w:left w:val="none" w:sz="0" w:space="0" w:color="auto"/>
        <w:bottom w:val="none" w:sz="0" w:space="0" w:color="auto"/>
        <w:right w:val="none" w:sz="0" w:space="0" w:color="auto"/>
      </w:divBdr>
    </w:div>
    <w:div w:id="1054112225">
      <w:bodyDiv w:val="1"/>
      <w:marLeft w:val="0"/>
      <w:marRight w:val="0"/>
      <w:marTop w:val="0"/>
      <w:marBottom w:val="0"/>
      <w:divBdr>
        <w:top w:val="none" w:sz="0" w:space="0" w:color="auto"/>
        <w:left w:val="none" w:sz="0" w:space="0" w:color="auto"/>
        <w:bottom w:val="none" w:sz="0" w:space="0" w:color="auto"/>
        <w:right w:val="none" w:sz="0" w:space="0" w:color="auto"/>
      </w:divBdr>
    </w:div>
    <w:div w:id="1161314221">
      <w:bodyDiv w:val="1"/>
      <w:marLeft w:val="0"/>
      <w:marRight w:val="0"/>
      <w:marTop w:val="0"/>
      <w:marBottom w:val="0"/>
      <w:divBdr>
        <w:top w:val="none" w:sz="0" w:space="0" w:color="auto"/>
        <w:left w:val="none" w:sz="0" w:space="0" w:color="auto"/>
        <w:bottom w:val="none" w:sz="0" w:space="0" w:color="auto"/>
        <w:right w:val="none" w:sz="0" w:space="0" w:color="auto"/>
      </w:divBdr>
    </w:div>
    <w:div w:id="1170635238">
      <w:bodyDiv w:val="1"/>
      <w:marLeft w:val="0"/>
      <w:marRight w:val="0"/>
      <w:marTop w:val="0"/>
      <w:marBottom w:val="0"/>
      <w:divBdr>
        <w:top w:val="none" w:sz="0" w:space="0" w:color="auto"/>
        <w:left w:val="none" w:sz="0" w:space="0" w:color="auto"/>
        <w:bottom w:val="none" w:sz="0" w:space="0" w:color="auto"/>
        <w:right w:val="none" w:sz="0" w:space="0" w:color="auto"/>
      </w:divBdr>
    </w:div>
    <w:div w:id="1365518309">
      <w:bodyDiv w:val="1"/>
      <w:marLeft w:val="0"/>
      <w:marRight w:val="0"/>
      <w:marTop w:val="0"/>
      <w:marBottom w:val="0"/>
      <w:divBdr>
        <w:top w:val="none" w:sz="0" w:space="0" w:color="auto"/>
        <w:left w:val="none" w:sz="0" w:space="0" w:color="auto"/>
        <w:bottom w:val="none" w:sz="0" w:space="0" w:color="auto"/>
        <w:right w:val="none" w:sz="0" w:space="0" w:color="auto"/>
      </w:divBdr>
    </w:div>
    <w:div w:id="1423526255">
      <w:bodyDiv w:val="1"/>
      <w:marLeft w:val="0"/>
      <w:marRight w:val="0"/>
      <w:marTop w:val="0"/>
      <w:marBottom w:val="0"/>
      <w:divBdr>
        <w:top w:val="none" w:sz="0" w:space="0" w:color="auto"/>
        <w:left w:val="none" w:sz="0" w:space="0" w:color="auto"/>
        <w:bottom w:val="none" w:sz="0" w:space="0" w:color="auto"/>
        <w:right w:val="none" w:sz="0" w:space="0" w:color="auto"/>
      </w:divBdr>
    </w:div>
    <w:div w:id="1476068162">
      <w:bodyDiv w:val="1"/>
      <w:marLeft w:val="0"/>
      <w:marRight w:val="0"/>
      <w:marTop w:val="0"/>
      <w:marBottom w:val="0"/>
      <w:divBdr>
        <w:top w:val="none" w:sz="0" w:space="0" w:color="auto"/>
        <w:left w:val="none" w:sz="0" w:space="0" w:color="auto"/>
        <w:bottom w:val="none" w:sz="0" w:space="0" w:color="auto"/>
        <w:right w:val="none" w:sz="0" w:space="0" w:color="auto"/>
      </w:divBdr>
    </w:div>
    <w:div w:id="1576433075">
      <w:bodyDiv w:val="1"/>
      <w:marLeft w:val="0"/>
      <w:marRight w:val="0"/>
      <w:marTop w:val="0"/>
      <w:marBottom w:val="0"/>
      <w:divBdr>
        <w:top w:val="none" w:sz="0" w:space="0" w:color="auto"/>
        <w:left w:val="none" w:sz="0" w:space="0" w:color="auto"/>
        <w:bottom w:val="none" w:sz="0" w:space="0" w:color="auto"/>
        <w:right w:val="none" w:sz="0" w:space="0" w:color="auto"/>
      </w:divBdr>
    </w:div>
    <w:div w:id="1683361148">
      <w:bodyDiv w:val="1"/>
      <w:marLeft w:val="0"/>
      <w:marRight w:val="0"/>
      <w:marTop w:val="0"/>
      <w:marBottom w:val="0"/>
      <w:divBdr>
        <w:top w:val="none" w:sz="0" w:space="0" w:color="auto"/>
        <w:left w:val="none" w:sz="0" w:space="0" w:color="auto"/>
        <w:bottom w:val="none" w:sz="0" w:space="0" w:color="auto"/>
        <w:right w:val="none" w:sz="0" w:space="0" w:color="auto"/>
      </w:divBdr>
    </w:div>
    <w:div w:id="1727291978">
      <w:bodyDiv w:val="1"/>
      <w:marLeft w:val="0"/>
      <w:marRight w:val="0"/>
      <w:marTop w:val="0"/>
      <w:marBottom w:val="0"/>
      <w:divBdr>
        <w:top w:val="none" w:sz="0" w:space="0" w:color="auto"/>
        <w:left w:val="none" w:sz="0" w:space="0" w:color="auto"/>
        <w:bottom w:val="none" w:sz="0" w:space="0" w:color="auto"/>
        <w:right w:val="none" w:sz="0" w:space="0" w:color="auto"/>
      </w:divBdr>
    </w:div>
    <w:div w:id="1739210138">
      <w:bodyDiv w:val="1"/>
      <w:marLeft w:val="0"/>
      <w:marRight w:val="0"/>
      <w:marTop w:val="0"/>
      <w:marBottom w:val="0"/>
      <w:divBdr>
        <w:top w:val="none" w:sz="0" w:space="0" w:color="auto"/>
        <w:left w:val="none" w:sz="0" w:space="0" w:color="auto"/>
        <w:bottom w:val="none" w:sz="0" w:space="0" w:color="auto"/>
        <w:right w:val="none" w:sz="0" w:space="0" w:color="auto"/>
      </w:divBdr>
    </w:div>
    <w:div w:id="1785999967">
      <w:bodyDiv w:val="1"/>
      <w:marLeft w:val="0"/>
      <w:marRight w:val="0"/>
      <w:marTop w:val="0"/>
      <w:marBottom w:val="0"/>
      <w:divBdr>
        <w:top w:val="none" w:sz="0" w:space="0" w:color="auto"/>
        <w:left w:val="none" w:sz="0" w:space="0" w:color="auto"/>
        <w:bottom w:val="none" w:sz="0" w:space="0" w:color="auto"/>
        <w:right w:val="none" w:sz="0" w:space="0" w:color="auto"/>
      </w:divBdr>
    </w:div>
    <w:div w:id="1799375007">
      <w:bodyDiv w:val="1"/>
      <w:marLeft w:val="0"/>
      <w:marRight w:val="0"/>
      <w:marTop w:val="0"/>
      <w:marBottom w:val="0"/>
      <w:divBdr>
        <w:top w:val="none" w:sz="0" w:space="0" w:color="auto"/>
        <w:left w:val="none" w:sz="0" w:space="0" w:color="auto"/>
        <w:bottom w:val="none" w:sz="0" w:space="0" w:color="auto"/>
        <w:right w:val="none" w:sz="0" w:space="0" w:color="auto"/>
      </w:divBdr>
    </w:div>
    <w:div w:id="1989747984">
      <w:bodyDiv w:val="1"/>
      <w:marLeft w:val="0"/>
      <w:marRight w:val="0"/>
      <w:marTop w:val="0"/>
      <w:marBottom w:val="0"/>
      <w:divBdr>
        <w:top w:val="none" w:sz="0" w:space="0" w:color="auto"/>
        <w:left w:val="none" w:sz="0" w:space="0" w:color="auto"/>
        <w:bottom w:val="none" w:sz="0" w:space="0" w:color="auto"/>
        <w:right w:val="none" w:sz="0" w:space="0" w:color="auto"/>
      </w:divBdr>
    </w:div>
    <w:div w:id="2018577426">
      <w:bodyDiv w:val="1"/>
      <w:marLeft w:val="0"/>
      <w:marRight w:val="0"/>
      <w:marTop w:val="0"/>
      <w:marBottom w:val="0"/>
      <w:divBdr>
        <w:top w:val="none" w:sz="0" w:space="0" w:color="auto"/>
        <w:left w:val="none" w:sz="0" w:space="0" w:color="auto"/>
        <w:bottom w:val="none" w:sz="0" w:space="0" w:color="auto"/>
        <w:right w:val="none" w:sz="0" w:space="0" w:color="auto"/>
      </w:divBdr>
    </w:div>
    <w:div w:id="2031956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6.png"/><Relationship Id="rId26" Type="http://schemas.openxmlformats.org/officeDocument/2006/relationships/oleObject" Target="embeddings/oleObject4.bin"/><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oleObject" Target="embeddings/oleObject1.bin"/><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oleObject" Target="embeddings/oleObject3.bin"/><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9.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image" Target="media/image3.wmf"/><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image" Target="media/image27.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oleObject" Target="embeddings/oleObject2.bin"/><Relationship Id="rId27" Type="http://schemas.openxmlformats.org/officeDocument/2006/relationships/footer" Target="footer1.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1BEF3F-A8B5-4B49-92D1-57E4D3AF3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14</Pages>
  <Words>1719</Words>
  <Characters>9802</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Tri Ho</dc:creator>
  <cp:keywords/>
  <dc:description/>
  <cp:lastModifiedBy>Acer</cp:lastModifiedBy>
  <cp:revision>167</cp:revision>
  <dcterms:created xsi:type="dcterms:W3CDTF">2021-06-26T09:51:00Z</dcterms:created>
  <dcterms:modified xsi:type="dcterms:W3CDTF">2021-06-28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Sjzmswr"/&gt;&lt;style id="http://www.zotero.org/styles/vancouver" locale="en-US" hasBibliography="1" bibliographyStyleHasBeenSet="1"/&gt;&lt;prefs&gt;&lt;pref name="fieldType" value="Field"/&gt;&lt;/prefs&gt;&lt;/data&gt;</vt:lpwstr>
  </property>
</Properties>
</file>